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7F0C" w14:textId="51AA6592" w:rsidR="009303D9" w:rsidRPr="003607D4" w:rsidRDefault="0054726E" w:rsidP="003607D4">
      <w:pPr>
        <w:pStyle w:val="papertitle"/>
        <w:rPr>
          <w:b/>
          <w:sz w:val="28"/>
          <w:szCs w:val="28"/>
        </w:rPr>
      </w:pPr>
      <w:r w:rsidRPr="0054726E">
        <w:rPr>
          <w:b/>
          <w:sz w:val="28"/>
          <w:szCs w:val="28"/>
        </w:rPr>
        <w:t>Towards a Collective Layer in the Big Data Stack</w:t>
      </w:r>
    </w:p>
    <w:p w14:paraId="257CCF1F"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402290FC" w14:textId="71279F25" w:rsidR="009303D9" w:rsidRDefault="00171F98" w:rsidP="005B520E">
      <w:pPr>
        <w:pStyle w:val="Author"/>
      </w:pPr>
      <w:r>
        <w:lastRenderedPageBreak/>
        <w:t>Thilina Gunarathne</w:t>
      </w:r>
    </w:p>
    <w:p w14:paraId="0920DA48" w14:textId="6A4214E5" w:rsidR="009303D9" w:rsidRPr="005B520E" w:rsidRDefault="00171F98" w:rsidP="005B520E">
      <w:pPr>
        <w:pStyle w:val="Affiliation"/>
      </w:pPr>
      <w:r>
        <w:t>Department of Computer Science</w:t>
      </w:r>
    </w:p>
    <w:p w14:paraId="03AA8C7D" w14:textId="26876640" w:rsidR="009303D9" w:rsidRPr="005B520E" w:rsidRDefault="00171F98" w:rsidP="00171F98">
      <w:pPr>
        <w:pStyle w:val="Affiliation"/>
      </w:pPr>
      <w:r>
        <w:t>Indiana University, Bloomington</w:t>
      </w:r>
    </w:p>
    <w:p w14:paraId="40DC52D4" w14:textId="6C98CD80" w:rsidR="009303D9" w:rsidRPr="005B520E" w:rsidRDefault="00171F98" w:rsidP="005B520E">
      <w:pPr>
        <w:pStyle w:val="Affiliation"/>
      </w:pPr>
      <w:r>
        <w:t>tgunarat@indiana.edu</w:t>
      </w:r>
    </w:p>
    <w:p w14:paraId="73515F0F" w14:textId="77777777" w:rsidR="005C519D" w:rsidRDefault="005C519D" w:rsidP="00FC79CE">
      <w:pPr>
        <w:pStyle w:val="Author"/>
      </w:pPr>
      <w:r>
        <w:lastRenderedPageBreak/>
        <w:t>Judy Qiu</w:t>
      </w:r>
    </w:p>
    <w:p w14:paraId="13B8AC8D" w14:textId="77777777" w:rsidR="005C519D" w:rsidRPr="005B520E" w:rsidRDefault="005C519D" w:rsidP="005C519D">
      <w:pPr>
        <w:pStyle w:val="Affiliation"/>
      </w:pPr>
      <w:r>
        <w:t>Department of Computer Science</w:t>
      </w:r>
    </w:p>
    <w:p w14:paraId="2EC0587E" w14:textId="77777777" w:rsidR="005C519D" w:rsidRDefault="005C519D" w:rsidP="005C519D">
      <w:pPr>
        <w:pStyle w:val="Affiliation"/>
      </w:pPr>
      <w:r>
        <w:t>Indiana University, Bloomington</w:t>
      </w:r>
    </w:p>
    <w:p w14:paraId="240FA740" w14:textId="77777777" w:rsidR="005C519D" w:rsidRDefault="005C519D" w:rsidP="005C519D">
      <w:pPr>
        <w:pStyle w:val="Affiliation"/>
      </w:pPr>
      <w:r>
        <w:t>xqiu@indiana.edu</w:t>
      </w:r>
    </w:p>
    <w:p w14:paraId="52F03849" w14:textId="77777777" w:rsidR="003B430E" w:rsidRDefault="003B430E" w:rsidP="003B430E">
      <w:pPr>
        <w:pStyle w:val="Author"/>
      </w:pPr>
      <w:r>
        <w:lastRenderedPageBreak/>
        <w:t>Dennis Gannon</w:t>
      </w:r>
    </w:p>
    <w:p w14:paraId="64AC1C96" w14:textId="77777777" w:rsidR="003B430E" w:rsidRDefault="003B430E" w:rsidP="003B430E">
      <w:pPr>
        <w:pStyle w:val="Affiliation"/>
      </w:pPr>
      <w:r>
        <w:t xml:space="preserve">Microsoft Research, </w:t>
      </w:r>
    </w:p>
    <w:p w14:paraId="39D19F0D" w14:textId="77777777" w:rsidR="003B430E" w:rsidRDefault="003B430E" w:rsidP="003B430E">
      <w:pPr>
        <w:pStyle w:val="Affiliation"/>
      </w:pPr>
      <w:r>
        <w:t>Redmond,WA</w:t>
      </w:r>
    </w:p>
    <w:p w14:paraId="39CF9987" w14:textId="77777777" w:rsidR="003B430E" w:rsidRDefault="003B430E" w:rsidP="003B430E">
      <w:pPr>
        <w:pStyle w:val="Affiliation"/>
      </w:pPr>
      <w:r>
        <w:t>dennis.gannon@microsoft.com</w:t>
      </w:r>
    </w:p>
    <w:p w14:paraId="33EDB151" w14:textId="13065086" w:rsidR="009303D9" w:rsidRPr="005B520E" w:rsidRDefault="009303D9" w:rsidP="005B520E">
      <w:pPr>
        <w:pStyle w:val="Affiliation"/>
        <w:sectPr w:rsidR="009303D9" w:rsidRPr="005B520E" w:rsidSect="003B430E">
          <w:type w:val="continuous"/>
          <w:pgSz w:w="12240" w:h="15840" w:code="1"/>
          <w:pgMar w:top="1440" w:right="1080" w:bottom="1440" w:left="1080" w:header="720" w:footer="720" w:gutter="0"/>
          <w:cols w:num="3" w:space="720"/>
          <w:docGrid w:linePitch="360"/>
        </w:sectPr>
      </w:pPr>
    </w:p>
    <w:p w14:paraId="40B838A8" w14:textId="77777777" w:rsidR="009303D9" w:rsidRPr="005B520E" w:rsidRDefault="009303D9">
      <w:pPr>
        <w:pStyle w:val="Affiliation"/>
      </w:pPr>
    </w:p>
    <w:p w14:paraId="3773DBF6" w14:textId="77777777" w:rsidR="009303D9" w:rsidRPr="005B520E" w:rsidRDefault="009303D9" w:rsidP="00D131BC">
      <w:pPr>
        <w:jc w:val="both"/>
        <w:sectPr w:rsidR="009303D9" w:rsidRPr="005B520E" w:rsidSect="00E77B53">
          <w:type w:val="continuous"/>
          <w:pgSz w:w="12240" w:h="15840" w:code="1"/>
          <w:pgMar w:top="1440" w:right="1080" w:bottom="1440" w:left="1080" w:header="720" w:footer="720" w:gutter="0"/>
          <w:cols w:space="720"/>
          <w:docGrid w:linePitch="360"/>
        </w:sectPr>
      </w:pPr>
    </w:p>
    <w:p w14:paraId="37F8FB4E" w14:textId="32FD8F6E" w:rsidR="004A6CC1" w:rsidRPr="0098719C" w:rsidRDefault="009303D9" w:rsidP="005B520E">
      <w:pPr>
        <w:pStyle w:val="Abstract"/>
      </w:pPr>
      <w:r>
        <w:rPr>
          <w:i/>
          <w:iCs/>
        </w:rPr>
        <w:lastRenderedPageBreak/>
        <w:t>Abstract</w:t>
      </w:r>
      <w:r>
        <w:t>—</w:t>
      </w:r>
      <w:r w:rsidR="00406425" w:rsidRPr="0098719C">
        <w:t xml:space="preserve">We </w:t>
      </w:r>
      <w:r w:rsidR="0098719C" w:rsidRPr="0098719C">
        <w:t>generalize</w:t>
      </w:r>
      <w:r w:rsidR="00406425" w:rsidRPr="0098719C">
        <w:t xml:space="preserve"> MapReduce, Iterative MapReduce and data intensive MPI run time as a layered Map-Collective architecture with Map-AllGather, Map-AllReduce, </w:t>
      </w:r>
      <w:r w:rsidR="00406425" w:rsidRPr="00C24272">
        <w:t>MapR</w:t>
      </w:r>
      <w:r w:rsidR="00406425" w:rsidRPr="00C24272">
        <w:t>e</w:t>
      </w:r>
      <w:r w:rsidR="00406425" w:rsidRPr="00C24272">
        <w:t>duceMergeBroadcast</w:t>
      </w:r>
      <w:r w:rsidR="00264CAF">
        <w:t xml:space="preserve"> and </w:t>
      </w:r>
      <w:r w:rsidR="00264CAF" w:rsidRPr="0098719C">
        <w:t>Map-ReduceScatter</w:t>
      </w:r>
      <w:r w:rsidR="00406425" w:rsidRPr="00C24272">
        <w:t xml:space="preserve"> patterns as in</w:t>
      </w:r>
      <w:r w:rsidR="00406425" w:rsidRPr="00C24272">
        <w:t>i</w:t>
      </w:r>
      <w:r w:rsidR="00406425" w:rsidRPr="00C24272">
        <w:t xml:space="preserve">tial focus. </w:t>
      </w:r>
      <w:r w:rsidR="00873EE4" w:rsidRPr="00C24272">
        <w:t>Map-collectives improve the performance and eff</w:t>
      </w:r>
      <w:r w:rsidR="00873EE4" w:rsidRPr="00C24272">
        <w:t>i</w:t>
      </w:r>
      <w:r w:rsidR="00873EE4" w:rsidRPr="00C24272">
        <w:t>ciency of the co</w:t>
      </w:r>
      <w:r w:rsidR="00873EE4" w:rsidRPr="00C24272">
        <w:t>m</w:t>
      </w:r>
      <w:r w:rsidR="00873EE4" w:rsidRPr="00C24272">
        <w:t xml:space="preserve">putations, while at the same time facilitating ease of use for the users. </w:t>
      </w:r>
      <w:r w:rsidR="00406425" w:rsidRPr="00C24272">
        <w:t xml:space="preserve">These </w:t>
      </w:r>
      <w:r w:rsidR="00406425" w:rsidRPr="0098719C">
        <w:t xml:space="preserve">collective primitives can be </w:t>
      </w:r>
      <w:r w:rsidR="00B3406A">
        <w:t>a</w:t>
      </w:r>
      <w:r w:rsidR="00B3406A">
        <w:t>p</w:t>
      </w:r>
      <w:r w:rsidR="00B3406A">
        <w:t>plied to</w:t>
      </w:r>
      <w:r w:rsidR="00406425" w:rsidRPr="0098719C">
        <w:t xml:space="preserve"> multiple runtimes and </w:t>
      </w:r>
      <w:r w:rsidR="00873EE4" w:rsidRPr="0098719C">
        <w:t>we propose building high pe</w:t>
      </w:r>
      <w:r w:rsidR="00873EE4" w:rsidRPr="0098719C">
        <w:t>r</w:t>
      </w:r>
      <w:r w:rsidR="00873EE4" w:rsidRPr="0098719C">
        <w:t>formance robust implement</w:t>
      </w:r>
      <w:r w:rsidR="00873EE4" w:rsidRPr="0098719C">
        <w:t>a</w:t>
      </w:r>
      <w:r w:rsidR="00873EE4" w:rsidRPr="0098719C">
        <w:t>tion</w:t>
      </w:r>
      <w:r w:rsidR="00873EE4">
        <w:t>s</w:t>
      </w:r>
      <w:r w:rsidR="00873EE4" w:rsidRPr="0098719C">
        <w:t xml:space="preserve"> that cross </w:t>
      </w:r>
      <w:r w:rsidR="00873EE4">
        <w:t>cluster</w:t>
      </w:r>
      <w:r w:rsidR="00873EE4" w:rsidRPr="0098719C">
        <w:t xml:space="preserve"> and cloud systems. </w:t>
      </w:r>
      <w:r w:rsidR="00406425" w:rsidRPr="0098719C">
        <w:t>Here we present results for two collectives shared b</w:t>
      </w:r>
      <w:r w:rsidR="00406425" w:rsidRPr="0098719C">
        <w:t>e</w:t>
      </w:r>
      <w:r w:rsidR="00406425" w:rsidRPr="0098719C">
        <w:t xml:space="preserve">tween Hadoop (where we term our extension H-Collectives) on clusters and the </w:t>
      </w:r>
      <w:r w:rsidR="001F527D" w:rsidRPr="0098719C">
        <w:t>Twis</w:t>
      </w:r>
      <w:r w:rsidR="001F527D" w:rsidRPr="0098719C">
        <w:t>t</w:t>
      </w:r>
      <w:r w:rsidR="001F527D" w:rsidRPr="0098719C">
        <w:t>er4Azure</w:t>
      </w:r>
      <w:r w:rsidR="00406425" w:rsidRPr="0098719C">
        <w:t xml:space="preserve"> </w:t>
      </w:r>
      <w:r w:rsidR="00873EE4" w:rsidRPr="0098719C">
        <w:t xml:space="preserve">Iterative MapReduce </w:t>
      </w:r>
      <w:r w:rsidR="00406425" w:rsidRPr="0098719C">
        <w:t>for the Azure Cloud.</w:t>
      </w:r>
      <w:r w:rsidR="001F527D" w:rsidRPr="0098719C">
        <w:t xml:space="preserve"> </w:t>
      </w:r>
      <w:r w:rsidR="00406425" w:rsidRPr="0098719C">
        <w:t>Our prototype implement</w:t>
      </w:r>
      <w:r w:rsidR="00406425" w:rsidRPr="0098719C">
        <w:t>a</w:t>
      </w:r>
      <w:r w:rsidR="00406425" w:rsidRPr="0098719C">
        <w:t>tions of Map-AllGather and Map-AllReduce primitives achieved up to 33% performance i</w:t>
      </w:r>
      <w:r w:rsidR="00406425" w:rsidRPr="0098719C">
        <w:t>m</w:t>
      </w:r>
      <w:r w:rsidR="00406425" w:rsidRPr="0098719C">
        <w:t xml:space="preserve">provement for KMeans Clustering and up to 50% improvement </w:t>
      </w:r>
      <w:r w:rsidR="00873EE4">
        <w:t>with Multi-Dimensional Scaling, while i</w:t>
      </w:r>
      <w:r w:rsidR="00873EE4">
        <w:t>m</w:t>
      </w:r>
      <w:r w:rsidR="00873EE4">
        <w:t>proving the</w:t>
      </w:r>
      <w:r w:rsidR="00406425" w:rsidRPr="0098719C">
        <w:t xml:space="preserve"> user friendliness</w:t>
      </w:r>
      <w:r w:rsidR="00873EE4">
        <w:t xml:space="preserve"> as well</w:t>
      </w:r>
      <w:r w:rsidR="00406425" w:rsidRPr="0098719C">
        <w:t xml:space="preserve">. In some cases, use of </w:t>
      </w:r>
      <w:r w:rsidR="00873EE4">
        <w:t xml:space="preserve">Map-collectives </w:t>
      </w:r>
      <w:r w:rsidR="00406425" w:rsidRPr="0098719C">
        <w:t>virt</w:t>
      </w:r>
      <w:r w:rsidR="00406425" w:rsidRPr="0098719C">
        <w:t>u</w:t>
      </w:r>
      <w:r w:rsidR="00406425" w:rsidRPr="0098719C">
        <w:t>ally elimi</w:t>
      </w:r>
      <w:r w:rsidR="00873EE4">
        <w:t>nated</w:t>
      </w:r>
      <w:r w:rsidR="00406425" w:rsidRPr="0098719C">
        <w:t xml:space="preserve"> </w:t>
      </w:r>
      <w:r w:rsidR="00873EE4">
        <w:t xml:space="preserve">almost </w:t>
      </w:r>
      <w:r w:rsidR="00406425" w:rsidRPr="0098719C">
        <w:t>all the overhead</w:t>
      </w:r>
      <w:r w:rsidR="00873EE4">
        <w:t>s</w:t>
      </w:r>
      <w:r w:rsidR="00406425" w:rsidRPr="0098719C">
        <w:t xml:space="preserve"> of the comput</w:t>
      </w:r>
      <w:r w:rsidR="00406425" w:rsidRPr="0098719C">
        <w:t>a</w:t>
      </w:r>
      <w:r w:rsidR="00406425" w:rsidRPr="0098719C">
        <w:t>tions.</w:t>
      </w:r>
      <w:r w:rsidR="004A6CC1">
        <w:t xml:space="preserve"> </w:t>
      </w:r>
    </w:p>
    <w:p w14:paraId="518A583D" w14:textId="26250C5F" w:rsidR="009303D9" w:rsidRPr="0098719C" w:rsidRDefault="001F527D" w:rsidP="00C53674">
      <w:pPr>
        <w:pStyle w:val="keywords"/>
        <w:ind w:firstLine="0"/>
      </w:pPr>
      <w:r w:rsidRPr="0098719C">
        <w:t>Keywords:</w:t>
      </w:r>
      <w:r w:rsidR="009303D9" w:rsidRPr="0098719C">
        <w:t xml:space="preserve"> </w:t>
      </w:r>
      <w:r w:rsidRPr="0098719C">
        <w:t>MapReduce, Twister, Collectives, Cloud, HPC, Performance, Kmeans, MDS</w:t>
      </w:r>
    </w:p>
    <w:p w14:paraId="3F37171E" w14:textId="6DD5A8D9" w:rsidR="00A56004" w:rsidRPr="0098719C" w:rsidRDefault="009303D9" w:rsidP="00D208F5">
      <w:pPr>
        <w:pStyle w:val="Heading1"/>
      </w:pPr>
      <w:r w:rsidRPr="0098719C">
        <w:t xml:space="preserve"> Introduction</w:t>
      </w:r>
    </w:p>
    <w:p w14:paraId="38D4C5E9" w14:textId="5020D7F1" w:rsidR="00A56004" w:rsidRPr="0098719C" w:rsidRDefault="00A56004" w:rsidP="00A56004">
      <w:pPr>
        <w:pStyle w:val="BodyText"/>
      </w:pPr>
      <w:r w:rsidRPr="0098719C">
        <w:t>During the last decade three</w:t>
      </w:r>
      <w:r w:rsidR="000A5A30" w:rsidRPr="0098719C">
        <w:t xml:space="preserve"> </w:t>
      </w:r>
      <w:r w:rsidRPr="0098719C">
        <w:t>largely industry-driven di</w:t>
      </w:r>
      <w:r w:rsidRPr="0098719C">
        <w:t>s</w:t>
      </w:r>
      <w:r w:rsidRPr="0098719C">
        <w:t>ruptive trends have altered the landscape of scalable parallel computing, which has long been dominated by the HPC a</w:t>
      </w:r>
      <w:r w:rsidRPr="0098719C">
        <w:t>p</w:t>
      </w:r>
      <w:r w:rsidRPr="0098719C">
        <w:t>plications. These disruptions are the emergence of data inte</w:t>
      </w:r>
      <w:r w:rsidRPr="0098719C">
        <w:t>n</w:t>
      </w:r>
      <w:r w:rsidRPr="0098719C">
        <w:t>sive computing (aka big data), the new emergence of co</w:t>
      </w:r>
      <w:r w:rsidRPr="0098719C">
        <w:t>m</w:t>
      </w:r>
      <w:r w:rsidRPr="0098719C">
        <w:t>modity cluster-based execution &amp; storage frameworks such as MapReduce and the utility computing model introduced by Cloud computing environments. Oftentimes MapReduce is used to process the “Big Data” in cloud or cluster env</w:t>
      </w:r>
      <w:r w:rsidRPr="0098719C">
        <w:t>i</w:t>
      </w:r>
      <w:r w:rsidRPr="0098719C">
        <w:t>ronments. Although these disruptions have advanced remar</w:t>
      </w:r>
      <w:r w:rsidRPr="0098719C">
        <w:t>k</w:t>
      </w:r>
      <w:r w:rsidRPr="0098719C">
        <w:t xml:space="preserve">ably, we argue that we can </w:t>
      </w:r>
      <w:r w:rsidR="007E43EC">
        <w:t xml:space="preserve">further </w:t>
      </w:r>
      <w:r w:rsidRPr="0098719C">
        <w:t xml:space="preserve">benefit </w:t>
      </w:r>
      <w:r w:rsidR="007E43EC">
        <w:t>these technologies</w:t>
      </w:r>
      <w:r w:rsidRPr="0098719C">
        <w:t xml:space="preserve"> by generalizing MapReduce and integrating it with HPC technologies. This splits MapReduce into a Map and a Co</w:t>
      </w:r>
      <w:r w:rsidRPr="0098719C">
        <w:t>l</w:t>
      </w:r>
      <w:r w:rsidRPr="0098719C">
        <w:t>lective communication phase that generalizes the Reduce concept. </w:t>
      </w:r>
      <w:r w:rsidR="007E43EC">
        <w:t>W</w:t>
      </w:r>
      <w:r w:rsidR="007E43EC" w:rsidRPr="0019045C">
        <w:t xml:space="preserve">e present a set of </w:t>
      </w:r>
      <w:r w:rsidR="007E43EC">
        <w:t>Map-C</w:t>
      </w:r>
      <w:r w:rsidR="007E43EC" w:rsidRPr="0019045C">
        <w:t>ollective communications primitives that improve the eff</w:t>
      </w:r>
      <w:r w:rsidR="007E43EC" w:rsidRPr="0019045C">
        <w:t>i</w:t>
      </w:r>
      <w:r w:rsidR="007E43EC" w:rsidRPr="0019045C">
        <w:t>ciency and usability of large-scale parallel data intensive computations.</w:t>
      </w:r>
    </w:p>
    <w:p w14:paraId="55B94DEB" w14:textId="13E5FC48" w:rsidR="00A56004" w:rsidRPr="0098719C" w:rsidRDefault="00A56004" w:rsidP="00A56004">
      <w:pPr>
        <w:pStyle w:val="BodyText"/>
      </w:pPr>
      <w:r w:rsidRPr="0098719C">
        <w:t>When performing distributed computations, data often needs to be shared and/or consolidated among the different nodes of the computations. Collective communication prim</w:t>
      </w:r>
      <w:r w:rsidRPr="0098719C">
        <w:t>i</w:t>
      </w:r>
      <w:r w:rsidRPr="0098719C">
        <w:t>tives effectively facilitate these data communications by providing operations that involve a group</w:t>
      </w:r>
      <w:r w:rsidR="00837036" w:rsidRPr="0098719C">
        <w:t xml:space="preserve"> of nodes simult</w:t>
      </w:r>
      <w:r w:rsidR="00837036" w:rsidRPr="0098719C">
        <w:t>a</w:t>
      </w:r>
      <w:r w:rsidR="00837036" w:rsidRPr="0098719C">
        <w:t>neously [1, 2]</w:t>
      </w:r>
      <w:r w:rsidRPr="0098719C">
        <w:t>. Collective communication primitives are very popular in the HPC community and used heavily in the MPI type of HPC applications. There has been much research [1] to optimize the performance of these collective communic</w:t>
      </w:r>
      <w:r w:rsidRPr="0098719C">
        <w:t>a</w:t>
      </w:r>
      <w:r w:rsidRPr="0098719C">
        <w:lastRenderedPageBreak/>
        <w:t xml:space="preserve">tion operations, as they have a </w:t>
      </w:r>
      <w:r w:rsidR="003E3F4F">
        <w:t>significant</w:t>
      </w:r>
      <w:r w:rsidRPr="0098719C">
        <w:t xml:space="preserve"> impact on the pe</w:t>
      </w:r>
      <w:r w:rsidRPr="0098719C">
        <w:t>r</w:t>
      </w:r>
      <w:r w:rsidRPr="0098719C">
        <w:t>formance of HPC applications.</w:t>
      </w:r>
    </w:p>
    <w:p w14:paraId="40EF0BC9" w14:textId="4CC6F530" w:rsidR="00A56004" w:rsidRPr="0098719C" w:rsidRDefault="00A56004" w:rsidP="00A56004">
      <w:pPr>
        <w:pStyle w:val="BodyText"/>
      </w:pPr>
      <w:r w:rsidRPr="0098719C">
        <w:t xml:space="preserve">Our </w:t>
      </w:r>
      <w:r w:rsidR="00524165">
        <w:t>work</w:t>
      </w:r>
      <w:r w:rsidRPr="0098719C">
        <w:t xml:space="preserve"> highlights several </w:t>
      </w:r>
      <w:r w:rsidR="00524165">
        <w:t>Map-C</w:t>
      </w:r>
      <w:r w:rsidRPr="0098719C">
        <w:t>ollective communic</w:t>
      </w:r>
      <w:r w:rsidRPr="0098719C">
        <w:t>a</w:t>
      </w:r>
      <w:r w:rsidRPr="0098719C">
        <w:t>tion primitives to support and optimize common computation and communication patterns in both</w:t>
      </w:r>
      <w:r w:rsidR="00524165">
        <w:t xml:space="preserve"> MapReduce</w:t>
      </w:r>
      <w:r w:rsidRPr="0098719C">
        <w:t xml:space="preserve"> and iterative MapReduce computations. We present the applicability of </w:t>
      </w:r>
      <w:r w:rsidR="00524165">
        <w:t>Map-C</w:t>
      </w:r>
      <w:r w:rsidRPr="0098719C">
        <w:t>ollective operations to enhance (Iter</w:t>
      </w:r>
      <w:r w:rsidRPr="0098719C">
        <w:t>a</w:t>
      </w:r>
      <w:r w:rsidRPr="0098719C">
        <w:t>tive) MapReduce without sacrificing desirable MapReduce prope</w:t>
      </w:r>
      <w:r w:rsidRPr="0098719C">
        <w:t>r</w:t>
      </w:r>
      <w:r w:rsidRPr="0098719C">
        <w:t>ties such as fault tolerance, scalability, familiar APIs and data model. The addition of collective communic</w:t>
      </w:r>
      <w:r w:rsidRPr="0098719C">
        <w:t>a</w:t>
      </w:r>
      <w:r w:rsidRPr="0098719C">
        <w:t>tion operations enriches the MapReduce model by providing many perfo</w:t>
      </w:r>
      <w:r w:rsidRPr="0098719C">
        <w:t>r</w:t>
      </w:r>
      <w:r w:rsidRPr="0098719C">
        <w:t>mance and ease of use advantages. This includes providing efficient data communication operations optimized for particular execution environments and use cases, enabling programming models that fit naturally with application pa</w:t>
      </w:r>
      <w:r w:rsidRPr="0098719C">
        <w:t>t</w:t>
      </w:r>
      <w:r w:rsidRPr="0098719C">
        <w:t>terns, and allowing users to avoid overhea</w:t>
      </w:r>
      <w:r w:rsidR="00F32259" w:rsidRPr="0098719C">
        <w:t>d by skipping unnecessary steps</w:t>
      </w:r>
      <w:r w:rsidRPr="0098719C">
        <w:t xml:space="preserve"> of the ex</w:t>
      </w:r>
      <w:r w:rsidRPr="0098719C">
        <w:t>e</w:t>
      </w:r>
      <w:r w:rsidRPr="0098719C">
        <w:t xml:space="preserve">cution flow. </w:t>
      </w:r>
    </w:p>
    <w:p w14:paraId="2DA3E893" w14:textId="4B13D319" w:rsidR="00A56004" w:rsidRPr="0098719C" w:rsidRDefault="00A56004" w:rsidP="00A56004">
      <w:pPr>
        <w:pStyle w:val="BodyText"/>
      </w:pPr>
      <w:r w:rsidRPr="0098719C">
        <w:t xml:space="preserve">We present these patterns as high level constructs that can be adopted by any MapReduce or iterative MapReduce runtime. We also offer proof-of-concept implementations of the primitives on Hadoop and Twister4Azure and envision a future where all the MapReduce and iterative MapReduce runtimes support a common set of </w:t>
      </w:r>
      <w:r w:rsidR="00FC79CE">
        <w:t>Map-C</w:t>
      </w:r>
      <w:r w:rsidRPr="0098719C">
        <w:t>ollective primitives.</w:t>
      </w:r>
    </w:p>
    <w:p w14:paraId="3F7EAC9F" w14:textId="3CBBC45C" w:rsidR="00A56004" w:rsidRPr="00D414C8" w:rsidRDefault="00A56004" w:rsidP="0098719C">
      <w:pPr>
        <w:pStyle w:val="BodyText"/>
      </w:pPr>
      <w:r w:rsidRPr="0098719C">
        <w:t>This paper focuses on mapping All-to-All communication type of collective communication operations, AllGather and AllReduce, to the MapReduce model as Map-AllGather and Map-AllReduce patterns. Map-AllGather gathers the outputs from all the map tasks and distributes the gathered data to all the workers after a combine operation. Map-AllReduce pri</w:t>
      </w:r>
      <w:r w:rsidRPr="0098719C">
        <w:t>m</w:t>
      </w:r>
      <w:r w:rsidRPr="0098719C">
        <w:t>itive combines the results of the Map Tasks based on a redu</w:t>
      </w:r>
      <w:r w:rsidRPr="0098719C">
        <w:t>c</w:t>
      </w:r>
      <w:r w:rsidRPr="0098719C">
        <w:t>tion operation and delivers the result to all the workers. We also present MapReduceMergeBroadcast as an important collective in all (iterative) MapReduce frameworks.</w:t>
      </w:r>
    </w:p>
    <w:p w14:paraId="20BBD84F" w14:textId="3EAFF2A9" w:rsidR="000D6DFC" w:rsidRPr="00432299" w:rsidRDefault="000D6DFC" w:rsidP="000D6DFC">
      <w:pPr>
        <w:pStyle w:val="Heading1"/>
      </w:pPr>
      <w:bookmarkStart w:id="0" w:name="_Ref362618220"/>
      <w:bookmarkStart w:id="1" w:name="_Toc364974039"/>
      <w:r w:rsidRPr="00432299">
        <w:t>MapReduce-MergeBroadcast</w:t>
      </w:r>
      <w:bookmarkEnd w:id="0"/>
      <w:bookmarkEnd w:id="1"/>
      <w:r w:rsidR="00393ECF">
        <w:t xml:space="preserve"> (MR-MB)</w:t>
      </w:r>
    </w:p>
    <w:p w14:paraId="1FAD22B0" w14:textId="1BD17902" w:rsidR="00866F87" w:rsidRPr="00D414C8" w:rsidRDefault="006E3EAF" w:rsidP="000D6DFC">
      <w:pPr>
        <w:pStyle w:val="BodyText"/>
      </w:pPr>
      <w:r>
        <w:t xml:space="preserve">We </w:t>
      </w:r>
      <w:r w:rsidR="000D6DFC" w:rsidRPr="00D414C8">
        <w:t>introduce MapReduce-MergeBroadcast</w:t>
      </w:r>
      <w:r w:rsidR="00BC4E90" w:rsidRPr="00D414C8">
        <w:fldChar w:fldCharType="begin"/>
      </w:r>
      <w:r w:rsidR="00192242" w:rsidRPr="00D414C8">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D414C8">
        <w:fldChar w:fldCharType="separate"/>
      </w:r>
      <w:r w:rsidR="00192242" w:rsidRPr="00D414C8">
        <w:rPr>
          <w:noProof/>
        </w:rPr>
        <w:t>[</w:t>
      </w:r>
      <w:hyperlink w:anchor="_ENREF_3" w:tooltip="Gunarathne, 2011 #1755" w:history="1">
        <w:r w:rsidR="00192242" w:rsidRPr="00D414C8">
          <w:rPr>
            <w:noProof/>
          </w:rPr>
          <w:t>3</w:t>
        </w:r>
      </w:hyperlink>
      <w:r w:rsidR="00192242" w:rsidRPr="00D414C8">
        <w:rPr>
          <w:noProof/>
        </w:rPr>
        <w:t>]</w:t>
      </w:r>
      <w:r w:rsidR="00BC4E90" w:rsidRPr="00D414C8">
        <w:fldChar w:fldCharType="end"/>
      </w:r>
      <w:r w:rsidR="00393ECF" w:rsidRPr="00D414C8">
        <w:t xml:space="preserve">, called MR-MB </w:t>
      </w:r>
      <w:r w:rsidR="000E58D7" w:rsidRPr="00D414C8">
        <w:t xml:space="preserve">from </w:t>
      </w:r>
      <w:r w:rsidR="00393ECF" w:rsidRPr="00D414C8">
        <w:t>here onwards,</w:t>
      </w:r>
      <w:r w:rsidR="000D6DFC" w:rsidRPr="00D414C8">
        <w:t xml:space="preserve"> as a generic programming mo</w:t>
      </w:r>
      <w:r w:rsidR="000D6DFC" w:rsidRPr="00D414C8">
        <w:t>d</w:t>
      </w:r>
      <w:r w:rsidR="000D6DFC" w:rsidRPr="00D414C8">
        <w:t xml:space="preserve">el </w:t>
      </w:r>
      <w:r w:rsidR="00187C6A" w:rsidRPr="00D414C8">
        <w:t xml:space="preserve">to represent </w:t>
      </w:r>
      <w:r w:rsidR="000D6DFC" w:rsidRPr="00D414C8">
        <w:t>data-intensive iterative MapReduce applic</w:t>
      </w:r>
      <w:r w:rsidR="000D6DFC" w:rsidRPr="00D414C8">
        <w:t>a</w:t>
      </w:r>
      <w:r w:rsidR="00187C6A" w:rsidRPr="00D414C8">
        <w:t>tions</w:t>
      </w:r>
      <w:r w:rsidR="000D6DFC" w:rsidRPr="00D414C8">
        <w:t>.</w:t>
      </w:r>
      <w:r w:rsidR="000A5A30">
        <w:t xml:space="preserve"> </w:t>
      </w:r>
      <w:r w:rsidR="000D6DFC" w:rsidRPr="00D414C8">
        <w:t>Programming model</w:t>
      </w:r>
      <w:r w:rsidR="00AF4E2D" w:rsidRPr="00D414C8">
        <w:t>s</w:t>
      </w:r>
      <w:r w:rsidR="000D6DFC" w:rsidRPr="00D414C8">
        <w:t xml:space="preserve"> of most of the current iterative MapReduce frameworks can be specified as </w:t>
      </w:r>
      <w:r w:rsidR="00393ECF" w:rsidRPr="00D414C8">
        <w:t>MR-MB</w:t>
      </w:r>
      <w:r w:rsidR="000D6DFC" w:rsidRPr="00D414C8">
        <w:t xml:space="preserve">. </w:t>
      </w:r>
    </w:p>
    <w:p w14:paraId="1D9B10A9" w14:textId="77777777" w:rsidR="00F9310C" w:rsidRPr="00432299" w:rsidRDefault="00F9310C" w:rsidP="00F9310C">
      <w:pPr>
        <w:pStyle w:val="Heading2"/>
      </w:pPr>
      <w:bookmarkStart w:id="2" w:name="_Toc364974040"/>
      <w:r w:rsidRPr="00432299">
        <w:t>API</w:t>
      </w:r>
      <w:bookmarkEnd w:id="2"/>
    </w:p>
    <w:p w14:paraId="60DADDD6" w14:textId="77777777" w:rsidR="00F9310C" w:rsidRPr="00D414C8" w:rsidRDefault="00F9310C" w:rsidP="00F9310C">
      <w:pPr>
        <w:pStyle w:val="BodyText"/>
      </w:pPr>
      <w:r w:rsidRPr="00D414C8">
        <w:t xml:space="preserve">The MR-MB programming model extends the </w:t>
      </w:r>
      <w:r w:rsidRPr="00D414C8">
        <w:rPr>
          <w:i/>
        </w:rPr>
        <w:t xml:space="preserve">map </w:t>
      </w:r>
      <w:r w:rsidRPr="00D414C8">
        <w:t>and</w:t>
      </w:r>
      <w:r w:rsidRPr="00D414C8">
        <w:rPr>
          <w:i/>
        </w:rPr>
        <w:t xml:space="preserve"> reduce</w:t>
      </w:r>
      <w:r w:rsidRPr="00D414C8">
        <w:t xml:space="preserve"> functions of traditional MapReduce to include the loop variant delta values as an input parameter. MR-MB pr</w:t>
      </w:r>
      <w:r w:rsidRPr="00D414C8">
        <w:t>o</w:t>
      </w:r>
      <w:r w:rsidRPr="00D414C8">
        <w:t>vides the loop variant data (</w:t>
      </w:r>
      <w:r w:rsidRPr="00D414C8">
        <w:rPr>
          <w:i/>
        </w:rPr>
        <w:t>dynamicData</w:t>
      </w:r>
      <w:r w:rsidRPr="00D414C8">
        <w:t>), including broa</w:t>
      </w:r>
      <w:r w:rsidRPr="00D414C8">
        <w:t>d</w:t>
      </w:r>
      <w:r w:rsidRPr="00D414C8">
        <w:t xml:space="preserve">cast data, to the </w:t>
      </w:r>
      <w:r w:rsidRPr="00D414C8">
        <w:rPr>
          <w:i/>
        </w:rPr>
        <w:t>Map</w:t>
      </w:r>
      <w:r w:rsidRPr="00D414C8">
        <w:t xml:space="preserve"> and </w:t>
      </w:r>
      <w:r w:rsidRPr="00D414C8">
        <w:rPr>
          <w:i/>
        </w:rPr>
        <w:t>Reduce</w:t>
      </w:r>
      <w:r w:rsidRPr="00D414C8">
        <w:t xml:space="preserve"> tasks as a list of key-value pairs using this additional input parameter. </w:t>
      </w:r>
    </w:p>
    <w:p w14:paraId="477D4EA8" w14:textId="77777777" w:rsidR="00F9310C" w:rsidRPr="00D414C8" w:rsidRDefault="00F9310C" w:rsidP="00F9310C">
      <w:pPr>
        <w:pStyle w:val="BodyText"/>
        <w:ind w:firstLine="0"/>
        <w:rPr>
          <w:i/>
          <w:sz w:val="18"/>
        </w:rPr>
      </w:pPr>
      <w:r w:rsidRPr="00D414C8">
        <w:rPr>
          <w:i/>
          <w:sz w:val="18"/>
        </w:rPr>
        <w:t xml:space="preserve"> Map(&lt;key&gt;, &lt;value&gt;, list_of &lt;key,value&gt; dynamicData)</w:t>
      </w:r>
    </w:p>
    <w:p w14:paraId="6735FF96" w14:textId="72D7C8CF" w:rsidR="00F9310C" w:rsidRPr="00D414C8" w:rsidRDefault="00F9310C" w:rsidP="00F9310C">
      <w:pPr>
        <w:pStyle w:val="BodyText"/>
        <w:ind w:firstLine="0"/>
      </w:pPr>
      <w:r w:rsidRPr="00D414C8">
        <w:rPr>
          <w:i/>
          <w:sz w:val="18"/>
        </w:rPr>
        <w:t xml:space="preserve"> Reduce(&lt;key&gt;,list_of&lt;value&gt;,list_of&lt;key,value&gt; dynamicData)</w:t>
      </w:r>
    </w:p>
    <w:tbl>
      <w:tblPr>
        <w:tblpPr w:leftFromText="187" w:rightFromText="187" w:bottomFromText="144" w:vertAnchor="page" w:horzAnchor="margin" w:tblpY="144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3240"/>
        <w:gridCol w:w="2610"/>
        <w:gridCol w:w="2787"/>
      </w:tblGrid>
      <w:tr w:rsidR="00866F87" w:rsidRPr="000D6DFC" w14:paraId="4A343984" w14:textId="77777777" w:rsidTr="00EC5C26">
        <w:trPr>
          <w:trHeight w:val="260"/>
        </w:trPr>
        <w:tc>
          <w:tcPr>
            <w:tcW w:w="1548" w:type="dxa"/>
            <w:shd w:val="clear" w:color="auto" w:fill="D9D9D9" w:themeFill="background1" w:themeFillShade="D9"/>
            <w:vAlign w:val="center"/>
            <w:hideMark/>
          </w:tcPr>
          <w:p w14:paraId="50188AB6" w14:textId="77777777" w:rsidR="00866F87" w:rsidRPr="00D414C8" w:rsidRDefault="00866F87" w:rsidP="00F9310C">
            <w:pPr>
              <w:pStyle w:val="BodyText"/>
              <w:rPr>
                <w:b/>
                <w:sz w:val="18"/>
              </w:rPr>
            </w:pPr>
            <w:r w:rsidRPr="00D414C8">
              <w:rPr>
                <w:b/>
                <w:sz w:val="18"/>
              </w:rPr>
              <w:lastRenderedPageBreak/>
              <w:t>Pattern</w:t>
            </w:r>
          </w:p>
        </w:tc>
        <w:tc>
          <w:tcPr>
            <w:tcW w:w="3240" w:type="dxa"/>
            <w:shd w:val="clear" w:color="auto" w:fill="D9D9D9" w:themeFill="background1" w:themeFillShade="D9"/>
            <w:tcMar>
              <w:left w:w="29" w:type="dxa"/>
              <w:right w:w="29" w:type="dxa"/>
            </w:tcMar>
            <w:vAlign w:val="center"/>
            <w:hideMark/>
          </w:tcPr>
          <w:p w14:paraId="588E3A9D" w14:textId="77777777" w:rsidR="00866F87" w:rsidRPr="00D414C8" w:rsidRDefault="00866F87" w:rsidP="00F9310C">
            <w:pPr>
              <w:pStyle w:val="BodyText"/>
              <w:rPr>
                <w:b/>
                <w:sz w:val="18"/>
              </w:rPr>
            </w:pPr>
            <w:r w:rsidRPr="00D414C8">
              <w:rPr>
                <w:b/>
                <w:sz w:val="18"/>
              </w:rPr>
              <w:t>Execution and communication flow</w:t>
            </w:r>
          </w:p>
        </w:tc>
        <w:tc>
          <w:tcPr>
            <w:tcW w:w="2610" w:type="dxa"/>
            <w:shd w:val="clear" w:color="auto" w:fill="D9D9D9" w:themeFill="background1" w:themeFillShade="D9"/>
            <w:vAlign w:val="center"/>
            <w:hideMark/>
          </w:tcPr>
          <w:p w14:paraId="636B7259" w14:textId="77777777" w:rsidR="00866F87" w:rsidRPr="00D414C8" w:rsidRDefault="00866F87" w:rsidP="00F9310C">
            <w:pPr>
              <w:pStyle w:val="BodyText"/>
              <w:rPr>
                <w:b/>
                <w:sz w:val="18"/>
              </w:rPr>
            </w:pPr>
            <w:r w:rsidRPr="00D414C8">
              <w:rPr>
                <w:b/>
                <w:sz w:val="18"/>
              </w:rPr>
              <w:t>Frameworks</w:t>
            </w:r>
          </w:p>
        </w:tc>
        <w:tc>
          <w:tcPr>
            <w:tcW w:w="2787" w:type="dxa"/>
            <w:shd w:val="clear" w:color="auto" w:fill="D9D9D9" w:themeFill="background1" w:themeFillShade="D9"/>
            <w:vAlign w:val="center"/>
            <w:hideMark/>
          </w:tcPr>
          <w:p w14:paraId="2C0EADF4" w14:textId="77777777" w:rsidR="00866F87" w:rsidRPr="00D414C8" w:rsidRDefault="00866F87" w:rsidP="00F9310C">
            <w:pPr>
              <w:pStyle w:val="BodyText"/>
              <w:ind w:firstLine="0"/>
              <w:rPr>
                <w:b/>
                <w:sz w:val="18"/>
              </w:rPr>
            </w:pPr>
            <w:r w:rsidRPr="00D414C8">
              <w:rPr>
                <w:b/>
                <w:sz w:val="18"/>
              </w:rPr>
              <w:t>Sample applications</w:t>
            </w:r>
          </w:p>
        </w:tc>
      </w:tr>
      <w:tr w:rsidR="00866F87" w:rsidRPr="000D6DFC" w14:paraId="6CC5FF51" w14:textId="77777777" w:rsidTr="00EC5C26">
        <w:trPr>
          <w:trHeight w:val="269"/>
        </w:trPr>
        <w:tc>
          <w:tcPr>
            <w:tcW w:w="1548" w:type="dxa"/>
            <w:shd w:val="clear" w:color="auto" w:fill="auto"/>
            <w:vAlign w:val="center"/>
            <w:hideMark/>
          </w:tcPr>
          <w:p w14:paraId="508F488E" w14:textId="77777777" w:rsidR="00866F87" w:rsidRPr="00D414C8" w:rsidRDefault="00866F87" w:rsidP="00F9310C">
            <w:pPr>
              <w:pStyle w:val="BodyText"/>
              <w:ind w:firstLine="0"/>
              <w:rPr>
                <w:b/>
                <w:sz w:val="18"/>
              </w:rPr>
            </w:pPr>
            <w:r w:rsidRPr="00D414C8">
              <w:rPr>
                <w:b/>
                <w:sz w:val="18"/>
              </w:rPr>
              <w:t>MapReduce</w:t>
            </w:r>
          </w:p>
        </w:tc>
        <w:tc>
          <w:tcPr>
            <w:tcW w:w="3240" w:type="dxa"/>
            <w:shd w:val="clear" w:color="auto" w:fill="auto"/>
            <w:tcMar>
              <w:left w:w="29" w:type="dxa"/>
              <w:right w:w="29" w:type="dxa"/>
            </w:tcMar>
            <w:vAlign w:val="center"/>
            <w:hideMark/>
          </w:tcPr>
          <w:p w14:paraId="23DF53FE" w14:textId="4D20AFA5" w:rsidR="00866F87" w:rsidRPr="00D414C8" w:rsidRDefault="00866F87" w:rsidP="00FD48D2">
            <w:pPr>
              <w:pStyle w:val="BodyText"/>
              <w:ind w:firstLine="0"/>
              <w:rPr>
                <w:sz w:val="18"/>
              </w:rPr>
            </w:pPr>
            <w:r w:rsidRPr="00D414C8">
              <w:rPr>
                <w:sz w:val="18"/>
              </w:rPr>
              <w:t>Map</w:t>
            </w:r>
            <w:r w:rsidR="00FD48D2" w:rsidRPr="00D414C8">
              <w:rPr>
                <w:sz w:val="18"/>
              </w:rPr>
              <w:sym w:font="Wingdings" w:char="F0E0"/>
            </w:r>
            <w:r w:rsidRPr="00D414C8">
              <w:rPr>
                <w:sz w:val="18"/>
              </w:rPr>
              <w:t>Combine</w:t>
            </w:r>
            <w:r w:rsidR="00FD48D2" w:rsidRPr="00D414C8">
              <w:rPr>
                <w:sz w:val="18"/>
              </w:rPr>
              <w:sym w:font="Wingdings" w:char="F0E0"/>
            </w:r>
            <w:r w:rsidR="00FD48D2" w:rsidRPr="00D414C8">
              <w:rPr>
                <w:sz w:val="18"/>
              </w:rPr>
              <w:t>Shuffle</w:t>
            </w:r>
            <w:r w:rsidR="00FD48D2" w:rsidRPr="00D414C8">
              <w:rPr>
                <w:sz w:val="18"/>
              </w:rPr>
              <w:sym w:font="Wingdings" w:char="F0E0"/>
            </w:r>
            <w:r w:rsidR="00FD48D2" w:rsidRPr="00D414C8">
              <w:rPr>
                <w:sz w:val="18"/>
              </w:rPr>
              <w:t>Sort</w:t>
            </w:r>
            <w:r w:rsidR="00FD48D2" w:rsidRPr="00D414C8">
              <w:rPr>
                <w:sz w:val="18"/>
              </w:rPr>
              <w:sym w:font="Wingdings" w:char="F0E0"/>
            </w:r>
            <w:r w:rsidRPr="00D414C8">
              <w:rPr>
                <w:sz w:val="18"/>
              </w:rPr>
              <w:t>Reduce</w:t>
            </w:r>
          </w:p>
        </w:tc>
        <w:tc>
          <w:tcPr>
            <w:tcW w:w="2610" w:type="dxa"/>
            <w:shd w:val="clear" w:color="auto" w:fill="auto"/>
            <w:vAlign w:val="center"/>
            <w:hideMark/>
          </w:tcPr>
          <w:p w14:paraId="49A5FA09" w14:textId="77777777" w:rsidR="00866F87" w:rsidRPr="00D414C8" w:rsidRDefault="00866F87" w:rsidP="00F9310C">
            <w:pPr>
              <w:pStyle w:val="BodyText"/>
              <w:ind w:firstLine="0"/>
              <w:rPr>
                <w:sz w:val="18"/>
              </w:rPr>
            </w:pPr>
            <w:r w:rsidRPr="00D414C8">
              <w:rPr>
                <w:sz w:val="18"/>
              </w:rPr>
              <w:t>Hadoop, Twister, Twister4Azure</w:t>
            </w:r>
          </w:p>
        </w:tc>
        <w:tc>
          <w:tcPr>
            <w:tcW w:w="2787" w:type="dxa"/>
            <w:shd w:val="clear" w:color="auto" w:fill="auto"/>
            <w:vAlign w:val="center"/>
            <w:hideMark/>
          </w:tcPr>
          <w:p w14:paraId="7F75FF09" w14:textId="77777777" w:rsidR="00866F87" w:rsidRPr="00D414C8" w:rsidRDefault="00866F87" w:rsidP="00F9310C">
            <w:pPr>
              <w:pStyle w:val="BodyText"/>
              <w:ind w:firstLine="0"/>
              <w:rPr>
                <w:sz w:val="18"/>
              </w:rPr>
            </w:pPr>
            <w:r w:rsidRPr="00D414C8">
              <w:rPr>
                <w:sz w:val="18"/>
              </w:rPr>
              <w:t>WordCount, Grep, etc.</w:t>
            </w:r>
          </w:p>
        </w:tc>
      </w:tr>
      <w:tr w:rsidR="00866F87" w:rsidRPr="000D6DFC" w14:paraId="15DAED56" w14:textId="77777777" w:rsidTr="00EC5C26">
        <w:trPr>
          <w:trHeight w:val="224"/>
        </w:trPr>
        <w:tc>
          <w:tcPr>
            <w:tcW w:w="1548" w:type="dxa"/>
            <w:shd w:val="clear" w:color="auto" w:fill="auto"/>
            <w:vAlign w:val="center"/>
            <w:hideMark/>
          </w:tcPr>
          <w:p w14:paraId="02E0BACB" w14:textId="77777777" w:rsidR="00866F87" w:rsidRPr="00D414C8" w:rsidRDefault="00866F87" w:rsidP="00F9310C">
            <w:pPr>
              <w:pStyle w:val="BodyText"/>
              <w:ind w:firstLine="0"/>
              <w:rPr>
                <w:b/>
                <w:sz w:val="18"/>
              </w:rPr>
            </w:pPr>
            <w:r w:rsidRPr="00D414C8">
              <w:rPr>
                <w:b/>
                <w:sz w:val="18"/>
              </w:rPr>
              <w:t>MapReduce-MergeBroadcast</w:t>
            </w:r>
          </w:p>
        </w:tc>
        <w:tc>
          <w:tcPr>
            <w:tcW w:w="3240" w:type="dxa"/>
            <w:shd w:val="clear" w:color="auto" w:fill="auto"/>
            <w:tcMar>
              <w:left w:w="29" w:type="dxa"/>
              <w:right w:w="29" w:type="dxa"/>
            </w:tcMar>
            <w:vAlign w:val="center"/>
            <w:hideMark/>
          </w:tcPr>
          <w:p w14:paraId="026AB4AC" w14:textId="43606761" w:rsidR="00866F87" w:rsidRPr="00D414C8" w:rsidRDefault="00866F87" w:rsidP="00FD48D2">
            <w:pPr>
              <w:pStyle w:val="BodyText"/>
              <w:ind w:firstLine="0"/>
              <w:rPr>
                <w:sz w:val="18"/>
              </w:rPr>
            </w:pPr>
            <w:r w:rsidRPr="00D414C8">
              <w:rPr>
                <w:sz w:val="18"/>
              </w:rPr>
              <w:t>Map</w:t>
            </w:r>
            <w:r w:rsidR="00FD48D2" w:rsidRPr="00D414C8">
              <w:rPr>
                <w:sz w:val="18"/>
              </w:rPr>
              <w:sym w:font="Wingdings" w:char="F0E0"/>
            </w:r>
            <w:r w:rsidR="00FD48D2" w:rsidRPr="00D414C8">
              <w:rPr>
                <w:sz w:val="18"/>
              </w:rPr>
              <w:t>Combine</w:t>
            </w:r>
            <w:r w:rsidR="00FD48D2" w:rsidRPr="00D414C8">
              <w:rPr>
                <w:sz w:val="18"/>
              </w:rPr>
              <w:sym w:font="Wingdings" w:char="F0E0"/>
            </w:r>
            <w:r w:rsidR="00FD48D2" w:rsidRPr="00D414C8">
              <w:rPr>
                <w:sz w:val="18"/>
              </w:rPr>
              <w:t>Shuffle</w:t>
            </w:r>
            <w:r w:rsidR="00FD48D2" w:rsidRPr="00D414C8">
              <w:rPr>
                <w:sz w:val="18"/>
              </w:rPr>
              <w:sym w:font="Wingdings" w:char="F0E0"/>
            </w:r>
            <w:r w:rsidR="00FD48D2" w:rsidRPr="00D414C8">
              <w:rPr>
                <w:sz w:val="18"/>
              </w:rPr>
              <w:t>Sort</w:t>
            </w:r>
            <w:r w:rsidR="00FD48D2" w:rsidRPr="00D414C8">
              <w:rPr>
                <w:sz w:val="18"/>
              </w:rPr>
              <w:sym w:font="Wingdings" w:char="F0E0"/>
            </w:r>
            <w:r w:rsidR="00FD48D2" w:rsidRPr="00D414C8">
              <w:rPr>
                <w:sz w:val="18"/>
              </w:rPr>
              <w:t>Reduce</w:t>
            </w:r>
            <w:r w:rsidR="00FD48D2" w:rsidRPr="00D414C8">
              <w:rPr>
                <w:sz w:val="18"/>
              </w:rPr>
              <w:sym w:font="Wingdings" w:char="F0E0"/>
            </w:r>
            <w:r w:rsidR="00FD48D2" w:rsidRPr="00D414C8">
              <w:rPr>
                <w:sz w:val="18"/>
              </w:rPr>
              <w:t>Merge</w:t>
            </w:r>
            <w:r w:rsidR="00FD48D2" w:rsidRPr="00D414C8">
              <w:rPr>
                <w:sz w:val="18"/>
              </w:rPr>
              <w:sym w:font="Wingdings" w:char="F0E0"/>
            </w:r>
            <w:r w:rsidRPr="00D414C8">
              <w:rPr>
                <w:sz w:val="18"/>
              </w:rPr>
              <w:t>Broadcast</w:t>
            </w:r>
          </w:p>
        </w:tc>
        <w:tc>
          <w:tcPr>
            <w:tcW w:w="2610" w:type="dxa"/>
            <w:shd w:val="clear" w:color="auto" w:fill="auto"/>
            <w:vAlign w:val="center"/>
            <w:hideMark/>
          </w:tcPr>
          <w:p w14:paraId="52A1E36E" w14:textId="77777777" w:rsidR="00866F87" w:rsidRPr="00D414C8" w:rsidRDefault="00866F87" w:rsidP="00F9310C">
            <w:pPr>
              <w:pStyle w:val="BodyText"/>
              <w:ind w:firstLine="0"/>
              <w:rPr>
                <w:sz w:val="18"/>
              </w:rPr>
            </w:pPr>
            <w:r w:rsidRPr="00D414C8">
              <w:rPr>
                <w:sz w:val="18"/>
              </w:rPr>
              <w:t>Twister, Haloop, Twister4Azure</w:t>
            </w:r>
          </w:p>
        </w:tc>
        <w:tc>
          <w:tcPr>
            <w:tcW w:w="2787" w:type="dxa"/>
            <w:shd w:val="clear" w:color="auto" w:fill="auto"/>
            <w:vAlign w:val="center"/>
            <w:hideMark/>
          </w:tcPr>
          <w:p w14:paraId="279EE599" w14:textId="77777777" w:rsidR="00866F87" w:rsidRPr="00D414C8" w:rsidRDefault="00866F87" w:rsidP="00F9310C">
            <w:pPr>
              <w:pStyle w:val="BodyText"/>
              <w:ind w:firstLine="0"/>
              <w:rPr>
                <w:sz w:val="18"/>
              </w:rPr>
            </w:pPr>
            <w:r w:rsidRPr="00D414C8">
              <w:rPr>
                <w:sz w:val="18"/>
              </w:rPr>
              <w:t>KMeansClustering, PageRank,</w:t>
            </w:r>
          </w:p>
        </w:tc>
      </w:tr>
      <w:tr w:rsidR="00866F87" w:rsidRPr="000D6DFC" w14:paraId="51CC92D6" w14:textId="77777777" w:rsidTr="00EC5C26">
        <w:trPr>
          <w:trHeight w:val="269"/>
        </w:trPr>
        <w:tc>
          <w:tcPr>
            <w:tcW w:w="1548" w:type="dxa"/>
            <w:shd w:val="clear" w:color="auto" w:fill="auto"/>
            <w:vAlign w:val="center"/>
            <w:hideMark/>
          </w:tcPr>
          <w:p w14:paraId="0ACFAC0D" w14:textId="77777777" w:rsidR="00866F87" w:rsidRPr="00D414C8" w:rsidRDefault="00866F87" w:rsidP="00F9310C">
            <w:pPr>
              <w:pStyle w:val="BodyText"/>
              <w:ind w:firstLine="0"/>
              <w:rPr>
                <w:b/>
                <w:sz w:val="18"/>
              </w:rPr>
            </w:pPr>
            <w:r w:rsidRPr="00D414C8">
              <w:rPr>
                <w:b/>
                <w:sz w:val="18"/>
              </w:rPr>
              <w:t>Map-AllGather</w:t>
            </w:r>
          </w:p>
        </w:tc>
        <w:tc>
          <w:tcPr>
            <w:tcW w:w="3240" w:type="dxa"/>
            <w:shd w:val="clear" w:color="auto" w:fill="auto"/>
            <w:tcMar>
              <w:left w:w="29" w:type="dxa"/>
              <w:right w:w="29" w:type="dxa"/>
            </w:tcMar>
            <w:vAlign w:val="center"/>
            <w:hideMark/>
          </w:tcPr>
          <w:p w14:paraId="5C081DDA" w14:textId="1D0B62C6" w:rsidR="00866F87" w:rsidRPr="00D414C8" w:rsidRDefault="00FD48D2" w:rsidP="00F9310C">
            <w:pPr>
              <w:pStyle w:val="BodyText"/>
              <w:ind w:firstLine="0"/>
              <w:rPr>
                <w:sz w:val="18"/>
              </w:rPr>
            </w:pPr>
            <w:r w:rsidRPr="00D414C8">
              <w:rPr>
                <w:sz w:val="18"/>
              </w:rPr>
              <w:t>Map</w:t>
            </w:r>
            <w:r w:rsidRPr="00D414C8">
              <w:rPr>
                <w:sz w:val="18"/>
              </w:rPr>
              <w:sym w:font="Wingdings" w:char="F0E0"/>
            </w:r>
            <w:r w:rsidRPr="00D414C8">
              <w:rPr>
                <w:sz w:val="18"/>
              </w:rPr>
              <w:t>AllGather Communic</w:t>
            </w:r>
            <w:r w:rsidRPr="00D414C8">
              <w:rPr>
                <w:sz w:val="18"/>
              </w:rPr>
              <w:t>a</w:t>
            </w:r>
            <w:r w:rsidRPr="00D414C8">
              <w:rPr>
                <w:sz w:val="18"/>
              </w:rPr>
              <w:t>tion</w:t>
            </w:r>
            <w:r w:rsidRPr="00D414C8">
              <w:rPr>
                <w:sz w:val="18"/>
              </w:rPr>
              <w:sym w:font="Wingdings" w:char="F0E0"/>
            </w:r>
            <w:r w:rsidR="00866F87" w:rsidRPr="00D414C8">
              <w:rPr>
                <w:sz w:val="18"/>
              </w:rPr>
              <w:t>AllGather Combine</w:t>
            </w:r>
          </w:p>
        </w:tc>
        <w:tc>
          <w:tcPr>
            <w:tcW w:w="2610" w:type="dxa"/>
            <w:shd w:val="clear" w:color="auto" w:fill="auto"/>
            <w:vAlign w:val="center"/>
            <w:hideMark/>
          </w:tcPr>
          <w:p w14:paraId="3E6E17B3" w14:textId="77777777" w:rsidR="00866F87" w:rsidRPr="00D414C8" w:rsidRDefault="00866F87" w:rsidP="00F9310C">
            <w:pPr>
              <w:pStyle w:val="BodyText"/>
              <w:ind w:firstLine="0"/>
              <w:rPr>
                <w:sz w:val="18"/>
              </w:rPr>
            </w:pPr>
            <w:r w:rsidRPr="00D414C8">
              <w:rPr>
                <w:sz w:val="18"/>
              </w:rPr>
              <w:t>H-Collectives, Twister4Azure</w:t>
            </w:r>
          </w:p>
        </w:tc>
        <w:tc>
          <w:tcPr>
            <w:tcW w:w="2787" w:type="dxa"/>
            <w:shd w:val="clear" w:color="auto" w:fill="auto"/>
            <w:vAlign w:val="center"/>
            <w:hideMark/>
          </w:tcPr>
          <w:p w14:paraId="20901043" w14:textId="0198C6A3" w:rsidR="00866F87" w:rsidRPr="00D414C8" w:rsidRDefault="00866F87" w:rsidP="0090338C">
            <w:pPr>
              <w:pStyle w:val="BodyText"/>
              <w:ind w:firstLine="0"/>
              <w:rPr>
                <w:sz w:val="18"/>
              </w:rPr>
            </w:pPr>
            <w:r w:rsidRPr="00D414C8">
              <w:rPr>
                <w:sz w:val="18"/>
              </w:rPr>
              <w:t>MDS-BCCalc</w:t>
            </w:r>
            <w:r w:rsidR="0090338C" w:rsidRPr="00D414C8">
              <w:rPr>
                <w:sz w:val="18"/>
              </w:rPr>
              <w:t xml:space="preserve"> (matrix X m</w:t>
            </w:r>
            <w:r w:rsidR="008464EE" w:rsidRPr="00D414C8">
              <w:rPr>
                <w:sz w:val="18"/>
              </w:rPr>
              <w:t>atrix</w:t>
            </w:r>
            <w:r w:rsidR="0090338C" w:rsidRPr="00D414C8">
              <w:rPr>
                <w:sz w:val="18"/>
              </w:rPr>
              <w:t>), Pagerank (matrix X vector)</w:t>
            </w:r>
          </w:p>
        </w:tc>
      </w:tr>
      <w:tr w:rsidR="00866F87" w:rsidRPr="000D6DFC" w14:paraId="37B23E3A" w14:textId="77777777" w:rsidTr="00EC5C26">
        <w:trPr>
          <w:trHeight w:val="161"/>
        </w:trPr>
        <w:tc>
          <w:tcPr>
            <w:tcW w:w="1548" w:type="dxa"/>
            <w:shd w:val="clear" w:color="auto" w:fill="auto"/>
            <w:vAlign w:val="center"/>
            <w:hideMark/>
          </w:tcPr>
          <w:p w14:paraId="3029F3EF" w14:textId="77777777" w:rsidR="00866F87" w:rsidRPr="00D414C8" w:rsidRDefault="00866F87" w:rsidP="00F9310C">
            <w:pPr>
              <w:pStyle w:val="BodyText"/>
              <w:ind w:firstLine="0"/>
              <w:rPr>
                <w:b/>
                <w:sz w:val="18"/>
              </w:rPr>
            </w:pPr>
            <w:r w:rsidRPr="00D414C8">
              <w:rPr>
                <w:b/>
                <w:sz w:val="18"/>
              </w:rPr>
              <w:t>Map-AllReduce</w:t>
            </w:r>
          </w:p>
        </w:tc>
        <w:tc>
          <w:tcPr>
            <w:tcW w:w="3240" w:type="dxa"/>
            <w:shd w:val="clear" w:color="auto" w:fill="auto"/>
            <w:tcMar>
              <w:left w:w="29" w:type="dxa"/>
              <w:right w:w="29" w:type="dxa"/>
            </w:tcMar>
            <w:vAlign w:val="center"/>
            <w:hideMark/>
          </w:tcPr>
          <w:p w14:paraId="547FE9A5" w14:textId="06578583" w:rsidR="00866F87" w:rsidRPr="00D414C8" w:rsidRDefault="00FD48D2" w:rsidP="00F9310C">
            <w:pPr>
              <w:pStyle w:val="BodyText"/>
              <w:ind w:firstLine="0"/>
              <w:rPr>
                <w:sz w:val="18"/>
              </w:rPr>
            </w:pPr>
            <w:r w:rsidRPr="00D414C8">
              <w:rPr>
                <w:sz w:val="18"/>
              </w:rPr>
              <w:t>Map</w:t>
            </w:r>
            <w:r w:rsidRPr="00D414C8">
              <w:rPr>
                <w:sz w:val="18"/>
              </w:rPr>
              <w:sym w:font="Wingdings" w:char="F0E0"/>
            </w:r>
            <w:r w:rsidRPr="00D414C8">
              <w:rPr>
                <w:sz w:val="18"/>
              </w:rPr>
              <w:t>AllReduce (communication &amp;</w:t>
            </w:r>
            <w:r w:rsidR="00866F87" w:rsidRPr="00D414C8">
              <w:rPr>
                <w:sz w:val="18"/>
              </w:rPr>
              <w:t xml:space="preserve"> co</w:t>
            </w:r>
            <w:r w:rsidR="00866F87" w:rsidRPr="00D414C8">
              <w:rPr>
                <w:sz w:val="18"/>
              </w:rPr>
              <w:t>m</w:t>
            </w:r>
            <w:r w:rsidR="00866F87" w:rsidRPr="00D414C8">
              <w:rPr>
                <w:sz w:val="18"/>
              </w:rPr>
              <w:t>putation)</w:t>
            </w:r>
          </w:p>
        </w:tc>
        <w:tc>
          <w:tcPr>
            <w:tcW w:w="2610" w:type="dxa"/>
            <w:shd w:val="clear" w:color="auto" w:fill="auto"/>
            <w:vAlign w:val="center"/>
            <w:hideMark/>
          </w:tcPr>
          <w:p w14:paraId="4A334644" w14:textId="77777777" w:rsidR="00866F87" w:rsidRPr="00D414C8" w:rsidRDefault="00866F87" w:rsidP="00F9310C">
            <w:pPr>
              <w:pStyle w:val="BodyText"/>
              <w:ind w:firstLine="0"/>
              <w:rPr>
                <w:sz w:val="18"/>
              </w:rPr>
            </w:pPr>
            <w:r w:rsidRPr="00D414C8">
              <w:rPr>
                <w:sz w:val="18"/>
              </w:rPr>
              <w:t>H-Collectives, Twister4Azure</w:t>
            </w:r>
          </w:p>
        </w:tc>
        <w:tc>
          <w:tcPr>
            <w:tcW w:w="2787" w:type="dxa"/>
            <w:shd w:val="clear" w:color="auto" w:fill="auto"/>
            <w:vAlign w:val="center"/>
            <w:hideMark/>
          </w:tcPr>
          <w:p w14:paraId="2C1B8B0D" w14:textId="77777777" w:rsidR="00866F87" w:rsidRPr="00D414C8" w:rsidRDefault="00866F87" w:rsidP="00F9310C">
            <w:pPr>
              <w:pStyle w:val="BodyText"/>
              <w:ind w:firstLine="0"/>
              <w:rPr>
                <w:sz w:val="18"/>
              </w:rPr>
            </w:pPr>
            <w:r w:rsidRPr="00D414C8">
              <w:rPr>
                <w:sz w:val="18"/>
              </w:rPr>
              <w:t>KMeansClustering, MDS-StressCalc</w:t>
            </w:r>
          </w:p>
        </w:tc>
      </w:tr>
    </w:tbl>
    <w:p w14:paraId="0CA3E35C" w14:textId="77777777" w:rsidR="000D6DFC" w:rsidRPr="00432299" w:rsidRDefault="000D6DFC" w:rsidP="000D6DFC">
      <w:pPr>
        <w:pStyle w:val="Heading2"/>
      </w:pPr>
      <w:bookmarkStart w:id="3" w:name="_Toc364974041"/>
      <w:r w:rsidRPr="00432299">
        <w:t>Merge Task</w:t>
      </w:r>
      <w:bookmarkEnd w:id="3"/>
    </w:p>
    <w:p w14:paraId="2B7D4497" w14:textId="36CD00DA" w:rsidR="000D6DFC" w:rsidRPr="00D414C8" w:rsidRDefault="000D6DFC">
      <w:pPr>
        <w:pStyle w:val="BodyText"/>
      </w:pPr>
      <w:r w:rsidRPr="00D414C8">
        <w:rPr>
          <w:i/>
        </w:rPr>
        <w:t>Merge</w:t>
      </w:r>
      <w:r w:rsidR="007C23B0" w:rsidRPr="00D414C8">
        <w:rPr>
          <w:i/>
        </w:rPr>
        <w:fldChar w:fldCharType="begin"/>
      </w:r>
      <w:r w:rsidR="00192242" w:rsidRPr="00D414C8">
        <w:rPr>
          <w:i/>
        </w:rPr>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7C23B0" w:rsidRPr="00D414C8">
        <w:rPr>
          <w:i/>
        </w:rPr>
        <w:fldChar w:fldCharType="separate"/>
      </w:r>
      <w:r w:rsidR="00192242" w:rsidRPr="00D414C8">
        <w:rPr>
          <w:i/>
          <w:noProof/>
        </w:rPr>
        <w:t>[</w:t>
      </w:r>
      <w:hyperlink w:anchor="_ENREF_4" w:tooltip="Gunarathne, 2013 #2597" w:history="1">
        <w:r w:rsidR="00192242" w:rsidRPr="00D414C8">
          <w:rPr>
            <w:i/>
            <w:noProof/>
          </w:rPr>
          <w:t>4</w:t>
        </w:r>
      </w:hyperlink>
      <w:r w:rsidR="00192242" w:rsidRPr="00D414C8">
        <w:rPr>
          <w:i/>
          <w:noProof/>
        </w:rPr>
        <w:t>]</w:t>
      </w:r>
      <w:r w:rsidR="007C23B0" w:rsidRPr="00D414C8">
        <w:rPr>
          <w:i/>
        </w:rPr>
        <w:fldChar w:fldCharType="end"/>
      </w:r>
      <w:r w:rsidRPr="00D414C8">
        <w:t xml:space="preserve"> </w:t>
      </w:r>
      <w:r w:rsidR="00B05BBF" w:rsidRPr="00D414C8">
        <w:t xml:space="preserve">was defined </w:t>
      </w:r>
      <w:r w:rsidRPr="00D414C8">
        <w:t xml:space="preserve">as a new step to the MapReduce programming model to support iterative applications. It is a single task, or the convergence point, </w:t>
      </w:r>
      <w:r w:rsidR="001C16AF" w:rsidRPr="00D414C8">
        <w:t xml:space="preserve">which </w:t>
      </w:r>
      <w:r w:rsidRPr="00D414C8">
        <w:t xml:space="preserve">executes after the </w:t>
      </w:r>
      <w:r w:rsidRPr="00D414C8">
        <w:rPr>
          <w:i/>
        </w:rPr>
        <w:t>Reduce</w:t>
      </w:r>
      <w:r w:rsidRPr="00D414C8">
        <w:t xml:space="preserve"> step</w:t>
      </w:r>
      <w:r w:rsidR="00187C6A" w:rsidRPr="00D414C8">
        <w:t xml:space="preserve"> that can be </w:t>
      </w:r>
      <w:r w:rsidRPr="00D414C8">
        <w:t xml:space="preserve">used to perform summarization or aggregation of the results of a single MapReduce iteration. The </w:t>
      </w:r>
      <w:r w:rsidRPr="00D414C8">
        <w:rPr>
          <w:i/>
        </w:rPr>
        <w:t>Merge</w:t>
      </w:r>
      <w:r w:rsidRPr="00D414C8">
        <w:t xml:space="preserve"> step can also serve as the “loop-test” that eval</w:t>
      </w:r>
      <w:r w:rsidRPr="00D414C8">
        <w:t>u</w:t>
      </w:r>
      <w:r w:rsidRPr="00D414C8">
        <w:t>ates the loops condition in the iterative MapReduce pr</w:t>
      </w:r>
      <w:r w:rsidRPr="00D414C8">
        <w:t>o</w:t>
      </w:r>
      <w:r w:rsidRPr="00D414C8">
        <w:t>gramming model.</w:t>
      </w:r>
      <w:r w:rsidR="001C16AF" w:rsidRPr="00D414C8">
        <w:t xml:space="preserve"> </w:t>
      </w:r>
    </w:p>
    <w:p w14:paraId="7FBD149E" w14:textId="019E00E8" w:rsidR="000D6DFC" w:rsidRPr="00D414C8" w:rsidRDefault="000D6DFC" w:rsidP="000D6DFC">
      <w:pPr>
        <w:pStyle w:val="BodyText"/>
      </w:pPr>
      <w:r w:rsidRPr="00D414C8">
        <w:rPr>
          <w:i/>
        </w:rPr>
        <w:t>Merge</w:t>
      </w:r>
      <w:r w:rsidRPr="00D414C8">
        <w:t xml:space="preserve"> Task receives all the </w:t>
      </w:r>
      <w:r w:rsidRPr="00D414C8">
        <w:rPr>
          <w:i/>
        </w:rPr>
        <w:t>Reduce</w:t>
      </w:r>
      <w:r w:rsidRPr="00D414C8">
        <w:t xml:space="preserve"> outputs and the broadcast data for the current iteration as the inputs</w:t>
      </w:r>
      <w:r w:rsidR="001C16AF" w:rsidRPr="00D414C8">
        <w:t xml:space="preserve">. </w:t>
      </w:r>
      <w:r w:rsidRPr="00D414C8">
        <w:t xml:space="preserve">With </w:t>
      </w:r>
      <w:r w:rsidRPr="00D414C8">
        <w:rPr>
          <w:i/>
        </w:rPr>
        <w:t>merge</w:t>
      </w:r>
      <w:r w:rsidRPr="00D414C8">
        <w:t>, the overall flow of the iterative MapReduce comput</w:t>
      </w:r>
      <w:r w:rsidRPr="00D414C8">
        <w:t>a</w:t>
      </w:r>
      <w:r w:rsidRPr="00D414C8">
        <w:t xml:space="preserve">tion </w:t>
      </w:r>
      <w:r w:rsidR="004A47DD" w:rsidRPr="00D414C8">
        <w:t>and data f</w:t>
      </w:r>
      <w:r w:rsidRPr="00D414C8">
        <w:t>low would appear as follows:</w:t>
      </w:r>
    </w:p>
    <w:p w14:paraId="35EDAED5" w14:textId="09F669F0" w:rsidR="000D6DFC" w:rsidRPr="00D414C8" w:rsidRDefault="000A5A30" w:rsidP="0079668A">
      <w:pPr>
        <w:pStyle w:val="BodyText"/>
        <w:ind w:firstLine="0"/>
      </w:pPr>
      <w:r>
        <w:rPr>
          <w:bCs/>
          <w:sz w:val="18"/>
        </w:rPr>
        <w:t xml:space="preserve"> </w:t>
      </w:r>
      <w:r w:rsidR="006D6320" w:rsidRPr="00D414C8">
        <w:rPr>
          <w:bCs/>
          <w:i/>
          <w:sz w:val="18"/>
        </w:rPr>
        <w:t>Map</w:t>
      </w:r>
      <w:r w:rsidR="004A47DD" w:rsidRPr="00D414C8">
        <w:rPr>
          <w:bCs/>
          <w:i/>
          <w:sz w:val="18"/>
        </w:rPr>
        <w:t xml:space="preserve"> </w:t>
      </w:r>
      <w:r w:rsidR="006D6320" w:rsidRPr="00D414C8">
        <w:rPr>
          <w:rFonts w:hint="eastAsia"/>
          <w:bCs/>
          <w:i/>
          <w:sz w:val="18"/>
        </w:rPr>
        <w:t>→</w:t>
      </w:r>
      <w:r w:rsidR="006D6320" w:rsidRPr="00D414C8">
        <w:rPr>
          <w:rFonts w:hint="eastAsia"/>
          <w:bCs/>
          <w:i/>
          <w:sz w:val="18"/>
        </w:rPr>
        <w:t>Combine</w:t>
      </w:r>
      <w:r w:rsidR="006D6320" w:rsidRPr="00D414C8">
        <w:rPr>
          <w:rFonts w:hint="eastAsia"/>
          <w:bCs/>
          <w:i/>
          <w:sz w:val="18"/>
        </w:rPr>
        <w:t>→</w:t>
      </w:r>
      <w:r w:rsidR="006D6320" w:rsidRPr="00D414C8">
        <w:rPr>
          <w:rFonts w:hint="eastAsia"/>
          <w:bCs/>
          <w:i/>
          <w:sz w:val="18"/>
        </w:rPr>
        <w:t>Shuffle</w:t>
      </w:r>
      <w:r w:rsidR="006D6320" w:rsidRPr="00D414C8">
        <w:rPr>
          <w:rFonts w:hint="eastAsia"/>
          <w:bCs/>
          <w:i/>
          <w:sz w:val="18"/>
        </w:rPr>
        <w:t>→</w:t>
      </w:r>
      <w:r w:rsidR="006D6320" w:rsidRPr="00D414C8">
        <w:rPr>
          <w:rFonts w:hint="eastAsia"/>
          <w:bCs/>
          <w:i/>
          <w:sz w:val="18"/>
        </w:rPr>
        <w:t>Sort</w:t>
      </w:r>
      <w:r w:rsidR="006D6320" w:rsidRPr="00D414C8">
        <w:rPr>
          <w:rFonts w:hint="eastAsia"/>
          <w:bCs/>
          <w:i/>
          <w:sz w:val="18"/>
        </w:rPr>
        <w:t>→</w:t>
      </w:r>
      <w:r w:rsidR="006D6320" w:rsidRPr="00D414C8">
        <w:rPr>
          <w:rFonts w:hint="eastAsia"/>
          <w:bCs/>
          <w:i/>
          <w:sz w:val="18"/>
        </w:rPr>
        <w:t>Reduce</w:t>
      </w:r>
      <w:r w:rsidR="006D6320" w:rsidRPr="00D414C8">
        <w:rPr>
          <w:rFonts w:hint="eastAsia"/>
          <w:bCs/>
          <w:i/>
          <w:sz w:val="18"/>
        </w:rPr>
        <w:t>→</w:t>
      </w:r>
      <w:r w:rsidR="006D6320" w:rsidRPr="00D414C8">
        <w:rPr>
          <w:rFonts w:hint="eastAsia"/>
          <w:bCs/>
          <w:i/>
          <w:sz w:val="18"/>
        </w:rPr>
        <w:t>Merge</w:t>
      </w:r>
      <w:r w:rsidR="006D6320" w:rsidRPr="00D414C8">
        <w:rPr>
          <w:rFonts w:hint="eastAsia"/>
          <w:bCs/>
          <w:i/>
          <w:sz w:val="18"/>
        </w:rPr>
        <w:t>→</w:t>
      </w:r>
      <w:r w:rsidR="006D6320" w:rsidRPr="00D414C8">
        <w:rPr>
          <w:rFonts w:hint="eastAsia"/>
          <w:bCs/>
          <w:i/>
          <w:sz w:val="18"/>
        </w:rPr>
        <w:t>Broadcast</w:t>
      </w:r>
    </w:p>
    <w:p w14:paraId="7A58EE41" w14:textId="1A2A7F94" w:rsidR="000D6DFC" w:rsidRPr="00D414C8" w:rsidRDefault="007C23B0" w:rsidP="000D6DFC">
      <w:pPr>
        <w:pStyle w:val="BodyText"/>
      </w:pPr>
      <w:r w:rsidRPr="00D414C8">
        <w:t xml:space="preserve">Following </w:t>
      </w:r>
      <w:r w:rsidR="00A277CA">
        <w:t>is</w:t>
      </w:r>
      <w:r w:rsidR="000E58D7" w:rsidRPr="00D414C8">
        <w:t xml:space="preserve"> </w:t>
      </w:r>
      <w:r w:rsidRPr="00D414C8">
        <w:t xml:space="preserve">the </w:t>
      </w:r>
      <w:r w:rsidR="000D6DFC" w:rsidRPr="00D414C8">
        <w:t>programming API of the Merge task</w:t>
      </w:r>
      <w:r w:rsidRPr="00D414C8">
        <w:t>.</w:t>
      </w:r>
      <w:r w:rsidR="000D6DFC" w:rsidRPr="00D414C8">
        <w:t xml:space="preserve"> </w:t>
      </w:r>
    </w:p>
    <w:p w14:paraId="07277B28" w14:textId="77777777" w:rsidR="001C2593" w:rsidRPr="00D414C8" w:rsidRDefault="000D6DFC" w:rsidP="0079668A">
      <w:pPr>
        <w:pStyle w:val="BodyText"/>
        <w:ind w:firstLine="0"/>
        <w:rPr>
          <w:i/>
          <w:sz w:val="18"/>
        </w:rPr>
      </w:pPr>
      <w:r w:rsidRPr="00D414C8">
        <w:rPr>
          <w:i/>
          <w:sz w:val="18"/>
        </w:rPr>
        <w:t xml:space="preserve">Merge(list_of &lt;key,list_of&lt;value&gt;&gt; reduceOutputs, </w:t>
      </w:r>
    </w:p>
    <w:p w14:paraId="40B91B64" w14:textId="10AC5D57" w:rsidR="000D6DFC" w:rsidRPr="00D414C8" w:rsidRDefault="000D6DFC" w:rsidP="0079668A">
      <w:pPr>
        <w:pStyle w:val="BodyText"/>
        <w:ind w:left="1440" w:firstLine="720"/>
        <w:rPr>
          <w:i/>
          <w:sz w:val="18"/>
        </w:rPr>
      </w:pPr>
      <w:r w:rsidRPr="00D414C8">
        <w:rPr>
          <w:i/>
          <w:sz w:val="18"/>
        </w:rPr>
        <w:t>list_of &lt;key,value&gt; dynamicData)</w:t>
      </w:r>
    </w:p>
    <w:p w14:paraId="185C94D6" w14:textId="77777777" w:rsidR="000D6DFC" w:rsidRPr="00432299" w:rsidRDefault="000D6DFC" w:rsidP="000D6DFC">
      <w:pPr>
        <w:pStyle w:val="Heading2"/>
      </w:pPr>
      <w:bookmarkStart w:id="4" w:name="_Toc364974042"/>
      <w:r w:rsidRPr="00432299">
        <w:t>Broadcast</w:t>
      </w:r>
      <w:bookmarkEnd w:id="4"/>
    </w:p>
    <w:p w14:paraId="069FCD14" w14:textId="6193E833" w:rsidR="000D6DFC" w:rsidRPr="00D414C8" w:rsidRDefault="000E58D7" w:rsidP="004A4BDB">
      <w:pPr>
        <w:pStyle w:val="BodyText"/>
        <w:rPr>
          <w:highlight w:val="green"/>
        </w:rPr>
      </w:pPr>
      <w:r w:rsidRPr="00D414C8">
        <w:t>The b</w:t>
      </w:r>
      <w:r w:rsidR="000D6DFC" w:rsidRPr="00D414C8">
        <w:t>r</w:t>
      </w:r>
      <w:r w:rsidRPr="00D414C8">
        <w:t>o</w:t>
      </w:r>
      <w:r w:rsidR="000D6DFC" w:rsidRPr="00D414C8">
        <w:t xml:space="preserve">adcast operation </w:t>
      </w:r>
      <w:r w:rsidRPr="00D414C8">
        <w:t>transmits</w:t>
      </w:r>
      <w:r w:rsidR="000D6DFC" w:rsidRPr="00D414C8">
        <w:t xml:space="preserve"> the loop variant data to all the tasks in</w:t>
      </w:r>
      <w:r w:rsidR="00D1624F" w:rsidRPr="00D414C8">
        <w:t xml:space="preserve"> an</w:t>
      </w:r>
      <w:r w:rsidR="000D6DFC" w:rsidRPr="00D414C8">
        <w:t xml:space="preserve"> iteration. In typical data-intensive iterative computations, the loop-variant data is orders of magnitude smaller than the loop-invariant data. </w:t>
      </w:r>
      <w:r w:rsidR="009A5262" w:rsidRPr="00D414C8">
        <w:t>B</w:t>
      </w:r>
      <w:r w:rsidR="000D6DFC" w:rsidRPr="00D414C8">
        <w:t xml:space="preserve">roadcast operation typically broadcasts the output data of the Merge tasks to the tasks of the next iteration. </w:t>
      </w:r>
      <w:r w:rsidRPr="00D414C8">
        <w:t>For</w:t>
      </w:r>
      <w:r w:rsidR="000A5A30">
        <w:t xml:space="preserve"> </w:t>
      </w:r>
      <w:r w:rsidR="00393ECF" w:rsidRPr="00D414C8">
        <w:t>MR-MB</w:t>
      </w:r>
      <w:r w:rsidRPr="00D414C8">
        <w:t>, this</w:t>
      </w:r>
      <w:r w:rsidR="000D6DFC" w:rsidRPr="00D414C8">
        <w:t xml:space="preserve"> can also be thought of as executing at the beginning of the iterative MapReduce computation. This would make the model Broadcast-MapReduce-Merge, which is essentially similar to the MapReduce-Merge-Broadcast when iterations are present</w:t>
      </w:r>
      <w:r w:rsidR="004A4BDB" w:rsidRPr="00D414C8">
        <w:t xml:space="preserve"> (e</w:t>
      </w:r>
      <w:r w:rsidRPr="00D414C8">
        <w:t>.</w:t>
      </w:r>
      <w:r w:rsidR="004A4BDB" w:rsidRPr="00D414C8">
        <w:t>g</w:t>
      </w:r>
      <w:r w:rsidRPr="00D414C8">
        <w:t>.</w:t>
      </w:r>
      <w:r w:rsidR="004A4BDB" w:rsidRPr="00D414C8">
        <w:t xml:space="preserve">: </w:t>
      </w:r>
      <w:r w:rsidR="000D6DFC" w:rsidRPr="00D414C8">
        <w:t>…</w:t>
      </w:r>
      <w:r w:rsidR="004A4BDB" w:rsidRPr="00D414C8">
        <w:t>MR</w:t>
      </w:r>
      <w:r w:rsidR="000D6DFC" w:rsidRPr="00D414C8">
        <w:rPr>
          <w:vertAlign w:val="subscript"/>
        </w:rPr>
        <w:t>n</w:t>
      </w:r>
      <w:r w:rsidR="00F14AC4">
        <w:sym w:font="Wingdings" w:char="F0E0"/>
      </w:r>
      <w:r w:rsidR="000D6DFC" w:rsidRPr="00D414C8">
        <w:t xml:space="preserve"> Merge</w:t>
      </w:r>
      <w:r w:rsidR="000D6DFC" w:rsidRPr="00D414C8">
        <w:rPr>
          <w:vertAlign w:val="subscript"/>
        </w:rPr>
        <w:t>n</w:t>
      </w:r>
      <w:r w:rsidR="00F14AC4">
        <w:sym w:font="Wingdings" w:char="F0E0"/>
      </w:r>
      <w:r w:rsidR="000D6DFC" w:rsidRPr="00D414C8">
        <w:t xml:space="preserve"> Broadcast</w:t>
      </w:r>
      <w:r w:rsidR="000D6DFC" w:rsidRPr="00D414C8">
        <w:rPr>
          <w:vertAlign w:val="subscript"/>
        </w:rPr>
        <w:t>n</w:t>
      </w:r>
      <w:r w:rsidR="00F14AC4">
        <w:sym w:font="Wingdings" w:char="F0E0"/>
      </w:r>
      <w:r w:rsidR="004A4BDB" w:rsidRPr="00D414C8">
        <w:t xml:space="preserve"> MR</w:t>
      </w:r>
      <w:r w:rsidR="000D6DFC" w:rsidRPr="00D414C8">
        <w:rPr>
          <w:vertAlign w:val="subscript"/>
        </w:rPr>
        <w:t>n+1</w:t>
      </w:r>
      <w:r w:rsidR="00F14AC4">
        <w:sym w:font="Wingdings" w:char="F0E0"/>
      </w:r>
      <w:r w:rsidR="000D6DFC" w:rsidRPr="00D414C8">
        <w:t xml:space="preserve"> Merge</w:t>
      </w:r>
      <w:r w:rsidR="000D6DFC" w:rsidRPr="00D414C8">
        <w:rPr>
          <w:vertAlign w:val="subscript"/>
        </w:rPr>
        <w:t xml:space="preserve"> n+1</w:t>
      </w:r>
      <w:r w:rsidR="00F14AC4">
        <w:rPr>
          <w:vertAlign w:val="subscript"/>
        </w:rPr>
        <w:t xml:space="preserve"> </w:t>
      </w:r>
      <w:r w:rsidR="00F14AC4">
        <w:sym w:font="Wingdings" w:char="F0E0"/>
      </w:r>
      <w:r w:rsidR="000D6DFC" w:rsidRPr="00D414C8">
        <w:t>...</w:t>
      </w:r>
      <w:r w:rsidR="004A4BDB" w:rsidRPr="00D414C8">
        <w:t xml:space="preserve">). </w:t>
      </w:r>
      <w:r w:rsidR="000D6DFC" w:rsidRPr="00D414C8">
        <w:t>Broadcast can be implemented efficiently based on the environment as well as the data sizes. Well</w:t>
      </w:r>
      <w:r w:rsidRPr="00D414C8">
        <w:t>-</w:t>
      </w:r>
      <w:r w:rsidR="000D6DFC" w:rsidRPr="00D414C8">
        <w:t>known alg</w:t>
      </w:r>
      <w:r w:rsidR="000D6DFC" w:rsidRPr="00D414C8">
        <w:t>o</w:t>
      </w:r>
      <w:r w:rsidR="000D6DFC" w:rsidRPr="00D414C8">
        <w:t>rithms for data broadcasting include flat-tree, minimum spanning tree (MST), pipeline and chaining</w:t>
      </w:r>
      <w:r w:rsidR="000D6DFC" w:rsidRPr="00D414C8">
        <w:fldChar w:fldCharType="begin"/>
      </w:r>
      <w:r w:rsidR="00192242" w:rsidRPr="00D414C8">
        <w:instrText xml:space="preserve"> ADDIN EN.CITE &lt;EndNote&gt;&lt;Cite&gt;&lt;Author&gt;Pjesivac-Grbovic&lt;/Author&gt;&lt;Year&gt;2005&lt;/Year&gt;&lt;RecNum&gt;2600&lt;/RecNum&gt;&lt;DisplayText&gt;[5]&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0D6DFC" w:rsidRPr="00D414C8">
        <w:fldChar w:fldCharType="separate"/>
      </w:r>
      <w:r w:rsidR="00192242" w:rsidRPr="00D414C8">
        <w:rPr>
          <w:noProof/>
        </w:rPr>
        <w:t>[</w:t>
      </w:r>
      <w:hyperlink w:anchor="_ENREF_5" w:tooltip="Pjesivac-Grbovic, 2005 #2600" w:history="1">
        <w:r w:rsidR="00192242" w:rsidRPr="00D414C8">
          <w:rPr>
            <w:noProof/>
          </w:rPr>
          <w:t>5</w:t>
        </w:r>
      </w:hyperlink>
      <w:r w:rsidR="00192242" w:rsidRPr="00D414C8">
        <w:rPr>
          <w:noProof/>
        </w:rPr>
        <w:t>]</w:t>
      </w:r>
      <w:r w:rsidR="000D6DFC" w:rsidRPr="00D414C8">
        <w:fldChar w:fldCharType="end"/>
      </w:r>
      <w:r w:rsidR="000D6DFC" w:rsidRPr="00D414C8">
        <w:t>.</w:t>
      </w:r>
      <w:r w:rsidR="000A5A30">
        <w:t xml:space="preserve"> </w:t>
      </w:r>
      <w:r w:rsidR="000D6DFC" w:rsidRPr="00D414C8">
        <w:t>It’s possible to share broadcast data betwe</w:t>
      </w:r>
      <w:r w:rsidR="0037686A" w:rsidRPr="00D414C8">
        <w:t xml:space="preserve">en multiple </w:t>
      </w:r>
      <w:r w:rsidR="00F77682" w:rsidRPr="00D414C8">
        <w:t>M</w:t>
      </w:r>
      <w:r w:rsidR="0037686A" w:rsidRPr="00D414C8">
        <w:t xml:space="preserve">ap and/or </w:t>
      </w:r>
      <w:r w:rsidRPr="00D414C8">
        <w:t>R</w:t>
      </w:r>
      <w:r w:rsidR="0037686A" w:rsidRPr="00D414C8">
        <w:t>educe tasks execu</w:t>
      </w:r>
      <w:r w:rsidR="0037686A" w:rsidRPr="00D414C8">
        <w:t>t</w:t>
      </w:r>
      <w:r w:rsidR="0037686A" w:rsidRPr="00D414C8">
        <w:t xml:space="preserve">ing on the same </w:t>
      </w:r>
      <w:r w:rsidR="000D6DFC" w:rsidRPr="00D414C8">
        <w:t>node</w:t>
      </w:r>
      <w:r w:rsidR="0037686A" w:rsidRPr="00D414C8">
        <w:t>.</w:t>
      </w:r>
    </w:p>
    <w:p w14:paraId="3B8B1F14" w14:textId="7285F7F7" w:rsidR="000D6DFC" w:rsidRPr="00832FF7" w:rsidRDefault="000D6DFC" w:rsidP="000D6DFC">
      <w:pPr>
        <w:pStyle w:val="Heading2"/>
      </w:pPr>
      <w:bookmarkStart w:id="5" w:name="_Toc364974044"/>
      <w:r w:rsidRPr="00832FF7">
        <w:t xml:space="preserve">Current iterative MapReduce Frameworks and </w:t>
      </w:r>
      <w:bookmarkEnd w:id="5"/>
      <w:r w:rsidR="00393ECF">
        <w:t>MR-MB</w:t>
      </w:r>
    </w:p>
    <w:p w14:paraId="61AB4388" w14:textId="6DA9EFFD" w:rsidR="000D6DFC" w:rsidRPr="00D414C8" w:rsidRDefault="000D6DFC" w:rsidP="0079668A">
      <w:pPr>
        <w:pStyle w:val="BodyText"/>
        <w:ind w:firstLine="0"/>
      </w:pPr>
      <w:r w:rsidRPr="00D414C8">
        <w:t>Twister4Azure</w:t>
      </w:r>
      <w:r w:rsidR="005A0B7E" w:rsidRPr="00D414C8">
        <w:fldChar w:fldCharType="begin"/>
      </w:r>
      <w:r w:rsidR="00192242" w:rsidRPr="00D414C8">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5A0B7E" w:rsidRPr="00D414C8">
        <w:fldChar w:fldCharType="separate"/>
      </w:r>
      <w:r w:rsidR="00192242" w:rsidRPr="00D414C8">
        <w:rPr>
          <w:noProof/>
        </w:rPr>
        <w:t>[</w:t>
      </w:r>
      <w:hyperlink w:anchor="_ENREF_4" w:tooltip="Gunarathne, 2013 #2597" w:history="1">
        <w:r w:rsidR="00192242" w:rsidRPr="00D414C8">
          <w:rPr>
            <w:noProof/>
          </w:rPr>
          <w:t>4</w:t>
        </w:r>
      </w:hyperlink>
      <w:r w:rsidR="00192242" w:rsidRPr="00D414C8">
        <w:rPr>
          <w:noProof/>
        </w:rPr>
        <w:t>]</w:t>
      </w:r>
      <w:r w:rsidR="005A0B7E" w:rsidRPr="00D414C8">
        <w:fldChar w:fldCharType="end"/>
      </w:r>
      <w:r w:rsidRPr="00D414C8">
        <w:t xml:space="preserve"> supports the </w:t>
      </w:r>
      <w:r w:rsidR="00393ECF" w:rsidRPr="00D414C8">
        <w:t>MR-MB</w:t>
      </w:r>
      <w:r w:rsidRPr="00D414C8">
        <w:t xml:space="preserve"> natively. In Twister, the combine step is part of the driver program and is executed after the MapReduce computation of every iteration. Twister is a MapReduce-Combine model, where the Combine step is similar to the Merge step. Twister</w:t>
      </w:r>
      <w:r w:rsidR="00610175" w:rsidRPr="00D414C8">
        <w:fldChar w:fldCharType="begin"/>
      </w:r>
      <w:r w:rsidR="00192242" w:rsidRPr="00D414C8">
        <w:instrText xml:space="preserve"> ADDIN EN.CITE &lt;EndNote&gt;&lt;Cite&gt;&lt;Author&gt;J.Ekanayake&lt;/Author&gt;&lt;Year&gt;2010&lt;/Year&gt;&lt;RecNum&gt;439&lt;/RecNum&gt;&lt;DisplayText&gt;[6]&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610175" w:rsidRPr="00D414C8">
        <w:fldChar w:fldCharType="separate"/>
      </w:r>
      <w:r w:rsidR="00192242" w:rsidRPr="00D414C8">
        <w:rPr>
          <w:noProof/>
        </w:rPr>
        <w:t>[</w:t>
      </w:r>
      <w:hyperlink w:anchor="_ENREF_6" w:tooltip="J.Ekanayake, 2010 #439" w:history="1">
        <w:r w:rsidR="00192242" w:rsidRPr="00D414C8">
          <w:rPr>
            <w:noProof/>
          </w:rPr>
          <w:t>6</w:t>
        </w:r>
      </w:hyperlink>
      <w:r w:rsidR="00192242" w:rsidRPr="00D414C8">
        <w:rPr>
          <w:noProof/>
        </w:rPr>
        <w:t>]</w:t>
      </w:r>
      <w:r w:rsidR="00610175" w:rsidRPr="00D414C8">
        <w:fldChar w:fldCharType="end"/>
      </w:r>
      <w:r w:rsidR="00610175" w:rsidRPr="00D414C8">
        <w:t xml:space="preserve"> </w:t>
      </w:r>
      <w:r w:rsidRPr="00D414C8">
        <w:t>MapReduce comput</w:t>
      </w:r>
      <w:r w:rsidRPr="00D414C8">
        <w:t>a</w:t>
      </w:r>
      <w:r w:rsidRPr="00D414C8">
        <w:t>tions broadcast the loop variant data products at the begi</w:t>
      </w:r>
      <w:r w:rsidRPr="00D414C8">
        <w:t>n</w:t>
      </w:r>
      <w:r w:rsidRPr="00D414C8">
        <w:t>ning of each iteration, effectively making the model Broa</w:t>
      </w:r>
      <w:r w:rsidRPr="00D414C8">
        <w:t>d</w:t>
      </w:r>
      <w:r w:rsidRPr="00D414C8">
        <w:t>cast-MapReduce-Combine</w:t>
      </w:r>
      <w:r w:rsidR="00176AF5" w:rsidRPr="00D414C8">
        <w:t xml:space="preserve">, which </w:t>
      </w:r>
      <w:r w:rsidRPr="00D414C8">
        <w:t xml:space="preserve">is semantically similar to the </w:t>
      </w:r>
      <w:r w:rsidR="00393ECF" w:rsidRPr="00D414C8">
        <w:t>MR-MB</w:t>
      </w:r>
      <w:r w:rsidR="00176AF5" w:rsidRPr="00D414C8">
        <w:t>.</w:t>
      </w:r>
      <w:r w:rsidR="00962595" w:rsidRPr="00D414C8">
        <w:t xml:space="preserve"> </w:t>
      </w:r>
      <w:r w:rsidR="00610175" w:rsidRPr="00D414C8">
        <w:t>HaLoop</w:t>
      </w:r>
      <w:r w:rsidR="00610175" w:rsidRPr="00D414C8">
        <w:fldChar w:fldCharType="begin"/>
      </w:r>
      <w:r w:rsidR="00192242" w:rsidRPr="00D414C8">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610175" w:rsidRPr="00D414C8">
        <w:fldChar w:fldCharType="separate"/>
      </w:r>
      <w:r w:rsidR="00192242" w:rsidRPr="00D414C8">
        <w:rPr>
          <w:noProof/>
        </w:rPr>
        <w:t>[</w:t>
      </w:r>
      <w:hyperlink w:anchor="_ENREF_7" w:tooltip="Bu, 2010 #822" w:history="1">
        <w:r w:rsidR="00192242" w:rsidRPr="00D414C8">
          <w:rPr>
            <w:noProof/>
          </w:rPr>
          <w:t>7</w:t>
        </w:r>
      </w:hyperlink>
      <w:r w:rsidR="00192242" w:rsidRPr="00D414C8">
        <w:rPr>
          <w:noProof/>
        </w:rPr>
        <w:t>]</w:t>
      </w:r>
      <w:r w:rsidR="00610175" w:rsidRPr="00D414C8">
        <w:fldChar w:fldCharType="end"/>
      </w:r>
      <w:r w:rsidR="00610175" w:rsidRPr="00D414C8">
        <w:t xml:space="preserve"> </w:t>
      </w:r>
      <w:r w:rsidRPr="00D414C8">
        <w:t>performs an additional MapReduce computation to do the fixed point evaluation for each iter</w:t>
      </w:r>
      <w:r w:rsidRPr="00D414C8">
        <w:t>a</w:t>
      </w:r>
      <w:r w:rsidRPr="00D414C8">
        <w:t>tion, effectively making this MapReduce computation equi</w:t>
      </w:r>
      <w:r w:rsidRPr="00D414C8">
        <w:t>v</w:t>
      </w:r>
      <w:r w:rsidRPr="00D414C8">
        <w:t xml:space="preserve">alent to the Merge task. Data broadcast is achieved through a MapReduce computation to join the loop variant and loop invariant data. </w:t>
      </w:r>
    </w:p>
    <w:p w14:paraId="021E4975" w14:textId="77777777" w:rsidR="000D6DFC" w:rsidRPr="000D6DFC" w:rsidRDefault="000D6DFC" w:rsidP="000D6DFC">
      <w:pPr>
        <w:pStyle w:val="Heading1"/>
      </w:pPr>
      <w:bookmarkStart w:id="6" w:name="_Toc364974045"/>
      <w:r w:rsidRPr="000D6DFC">
        <w:t>Collective Communications Primitives for Iterative MapReduce</w:t>
      </w:r>
      <w:bookmarkEnd w:id="6"/>
    </w:p>
    <w:p w14:paraId="66D797E9" w14:textId="7BFDE8A8" w:rsidR="000D6DFC" w:rsidRPr="00D414C8" w:rsidRDefault="000D6DFC" w:rsidP="000D6DFC">
      <w:pPr>
        <w:pStyle w:val="BodyText"/>
      </w:pPr>
      <w:r w:rsidRPr="00D414C8">
        <w:t>While implementing iterative MapReduce applications</w:t>
      </w:r>
      <w:r w:rsidR="00D6281D" w:rsidRPr="00D414C8">
        <w:t xml:space="preserve"> using the </w:t>
      </w:r>
      <w:r w:rsidR="00393ECF" w:rsidRPr="00D414C8">
        <w:t>MR-MB</w:t>
      </w:r>
      <w:r w:rsidR="00D6281D" w:rsidRPr="00D414C8">
        <w:t xml:space="preserve"> model</w:t>
      </w:r>
      <w:r w:rsidRPr="00D414C8">
        <w:t>, we started to notice several co</w:t>
      </w:r>
      <w:r w:rsidRPr="00D414C8">
        <w:t>m</w:t>
      </w:r>
      <w:r w:rsidRPr="00D414C8">
        <w:t>mon execution flow patterns</w:t>
      </w:r>
      <w:r w:rsidR="001B425E" w:rsidRPr="00D414C8">
        <w:t xml:space="preserve"> across the different </w:t>
      </w:r>
      <w:r w:rsidR="00D6281D" w:rsidRPr="00D414C8">
        <w:t>applications</w:t>
      </w:r>
      <w:r w:rsidRPr="00D414C8">
        <w:t xml:space="preserve">. </w:t>
      </w:r>
      <w:r w:rsidR="001B425E" w:rsidRPr="00D414C8">
        <w:t>S</w:t>
      </w:r>
      <w:r w:rsidRPr="00D414C8">
        <w:t>ome of these applications ha</w:t>
      </w:r>
      <w:r w:rsidR="001B425E" w:rsidRPr="00D414C8">
        <w:t>d</w:t>
      </w:r>
      <w:r w:rsidRPr="00D414C8">
        <w:t xml:space="preserve"> very trivial Reduce and Merge tasks </w:t>
      </w:r>
      <w:r w:rsidR="00FF7B1A" w:rsidRPr="00D414C8">
        <w:t>while</w:t>
      </w:r>
      <w:r w:rsidR="00D6281D" w:rsidRPr="00D414C8">
        <w:t xml:space="preserve"> </w:t>
      </w:r>
      <w:r w:rsidR="000E58D7" w:rsidRPr="00D414C8">
        <w:t xml:space="preserve">other </w:t>
      </w:r>
      <w:r w:rsidRPr="00D414C8">
        <w:t xml:space="preserve">applications needed extra effort to map to the </w:t>
      </w:r>
      <w:r w:rsidR="00393ECF" w:rsidRPr="00D414C8">
        <w:t>MR-MB</w:t>
      </w:r>
      <w:r w:rsidRPr="00D414C8">
        <w:t xml:space="preserve"> model owing to the execution patterns being slightly different than the iterative MapReduce pattern. In order to solve such issues, we </w:t>
      </w:r>
      <w:r w:rsidR="00FF7B1A" w:rsidRPr="00D414C8">
        <w:t xml:space="preserve">introduce </w:t>
      </w:r>
      <w:r w:rsidRPr="00D414C8">
        <w:t>Map-Colle</w:t>
      </w:r>
      <w:r w:rsidR="0016560A" w:rsidRPr="00D414C8">
        <w:t xml:space="preserve">ctive </w:t>
      </w:r>
      <w:r w:rsidRPr="00D414C8">
        <w:t>primitives</w:t>
      </w:r>
      <w:r w:rsidR="00FF7B1A" w:rsidRPr="00D414C8">
        <w:t xml:space="preserve"> to the iterative MapReduce pr</w:t>
      </w:r>
      <w:r w:rsidR="00FF7B1A" w:rsidRPr="00D414C8">
        <w:t>o</w:t>
      </w:r>
      <w:r w:rsidR="00FF7B1A" w:rsidRPr="00D414C8">
        <w:t>gramming model</w:t>
      </w:r>
      <w:r w:rsidRPr="00D414C8">
        <w:t>, inspired by the MPI collective communic</w:t>
      </w:r>
      <w:r w:rsidRPr="00D414C8">
        <w:t>a</w:t>
      </w:r>
      <w:r w:rsidRPr="00D414C8">
        <w:t>tions primitives</w:t>
      </w:r>
      <w:r w:rsidR="005A0B7E" w:rsidRPr="00D414C8">
        <w:fldChar w:fldCharType="begin"/>
      </w:r>
      <w:r w:rsidR="007F6CCD" w:rsidRPr="00D414C8">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5A0B7E" w:rsidRPr="00D414C8">
        <w:fldChar w:fldCharType="separate"/>
      </w:r>
      <w:r w:rsidR="007F6CCD" w:rsidRPr="00D414C8">
        <w:rPr>
          <w:noProof/>
        </w:rPr>
        <w:t>[</w:t>
      </w:r>
      <w:hyperlink w:anchor="_ENREF_2" w:tooltip=",  #2603" w:history="1">
        <w:r w:rsidR="00192242" w:rsidRPr="00D414C8">
          <w:rPr>
            <w:noProof/>
          </w:rPr>
          <w:t>2</w:t>
        </w:r>
      </w:hyperlink>
      <w:r w:rsidR="007F6CCD" w:rsidRPr="00D414C8">
        <w:rPr>
          <w:noProof/>
        </w:rPr>
        <w:t>]</w:t>
      </w:r>
      <w:r w:rsidR="005A0B7E" w:rsidRPr="00D414C8">
        <w:fldChar w:fldCharType="end"/>
      </w:r>
      <w:r w:rsidRPr="00D414C8">
        <w:t>.</w:t>
      </w:r>
    </w:p>
    <w:p w14:paraId="6E8A17A6" w14:textId="77777777" w:rsidR="00602AEB" w:rsidRPr="00D414C8" w:rsidRDefault="00602AEB" w:rsidP="00602AEB">
      <w:pPr>
        <w:pStyle w:val="BodyText"/>
        <w:ind w:firstLine="0"/>
      </w:pPr>
      <w:r w:rsidRPr="00D414C8">
        <w:rPr>
          <w:noProof/>
        </w:rPr>
        <w:drawing>
          <wp:inline distT="0" distB="0" distL="0" distR="0" wp14:anchorId="7E3ED3E6" wp14:editId="0EDC4E6F">
            <wp:extent cx="3084394" cy="13607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4394" cy="1360779"/>
                    </a:xfrm>
                    <a:prstGeom prst="rect">
                      <a:avLst/>
                    </a:prstGeom>
                    <a:noFill/>
                    <a:ln>
                      <a:noFill/>
                    </a:ln>
                  </pic:spPr>
                </pic:pic>
              </a:graphicData>
            </a:graphic>
          </wp:inline>
        </w:drawing>
      </w:r>
    </w:p>
    <w:p w14:paraId="693698A0" w14:textId="107CF1AA" w:rsidR="00602AEB" w:rsidRPr="000D6DFC" w:rsidRDefault="009538E3" w:rsidP="0079668A">
      <w:pPr>
        <w:pStyle w:val="figurecaption"/>
      </w:pPr>
      <w:r>
        <w:t>Map-C</w:t>
      </w:r>
      <w:r w:rsidR="00602AEB" w:rsidRPr="000D6DFC">
        <w:t>ollective primitives</w:t>
      </w:r>
    </w:p>
    <w:p w14:paraId="59378476" w14:textId="452BB607" w:rsidR="000D6DFC" w:rsidRPr="00D414C8" w:rsidRDefault="000D6DFC" w:rsidP="000D6DFC">
      <w:pPr>
        <w:pStyle w:val="BodyText"/>
      </w:pPr>
      <w:r w:rsidRPr="00D414C8">
        <w:t>These primitives support higher-level communication pa</w:t>
      </w:r>
      <w:r w:rsidRPr="00D414C8">
        <w:t>t</w:t>
      </w:r>
      <w:r w:rsidRPr="00D414C8">
        <w:t>terns that occur frequently in data-intensive iterative applic</w:t>
      </w:r>
      <w:r w:rsidRPr="00D414C8">
        <w:t>a</w:t>
      </w:r>
      <w:r w:rsidRPr="00D414C8">
        <w:t>tions</w:t>
      </w:r>
      <w:r w:rsidR="009E63E5" w:rsidRPr="00D414C8">
        <w:t xml:space="preserve"> by</w:t>
      </w:r>
      <w:r w:rsidRPr="00D414C8">
        <w:t xml:space="preserve"> substituting certain steps of the </w:t>
      </w:r>
      <w:r w:rsidR="00393ECF" w:rsidRPr="00D414C8">
        <w:t>MR-MB</w:t>
      </w:r>
      <w:r w:rsidR="009E63E5" w:rsidRPr="00D414C8">
        <w:t xml:space="preserve"> </w:t>
      </w:r>
      <w:r w:rsidRPr="00D414C8">
        <w:t>comput</w:t>
      </w:r>
      <w:r w:rsidRPr="00D414C8">
        <w:t>a</w:t>
      </w:r>
      <w:r w:rsidRPr="00D414C8">
        <w:t xml:space="preserve">tion. </w:t>
      </w:r>
      <w:r w:rsidR="001B425E" w:rsidRPr="00D414C8">
        <w:t xml:space="preserve">As depicted in </w:t>
      </w:r>
      <w:r w:rsidR="000E58D7" w:rsidRPr="00D414C8">
        <w:t>F</w:t>
      </w:r>
      <w:r w:rsidR="001B425E" w:rsidRPr="00D414C8">
        <w:t>igure 1, t</w:t>
      </w:r>
      <w:r w:rsidRPr="00D414C8">
        <w:t xml:space="preserve">hese </w:t>
      </w:r>
      <w:r w:rsidR="005A2ADD">
        <w:t>Map-C</w:t>
      </w:r>
      <w:r w:rsidRPr="00D414C8">
        <w:t>ollective primitives can be thought of as a Map phase followed by a series of framework-defined communication and computation oper</w:t>
      </w:r>
      <w:r w:rsidRPr="00D414C8">
        <w:t>a</w:t>
      </w:r>
      <w:r w:rsidRPr="00D414C8">
        <w:t>tions leading to the next iteration.</w:t>
      </w:r>
    </w:p>
    <w:p w14:paraId="7871C050" w14:textId="4C9EB100" w:rsidR="00F56E90" w:rsidRPr="00D414C8" w:rsidRDefault="00F56E90" w:rsidP="000D6DFC">
      <w:pPr>
        <w:pStyle w:val="BodyText"/>
      </w:pPr>
      <w:r w:rsidRPr="00D414C8">
        <w:t>In this paper we propose two collective communication primitive implementations: Map-AllGather and Map-AllReduce. You can also identify MR-MB as another colle</w:t>
      </w:r>
      <w:r w:rsidRPr="00D414C8">
        <w:t>c</w:t>
      </w:r>
      <w:r w:rsidRPr="00D414C8">
        <w:t>tive communication primitive as well.</w:t>
      </w:r>
    </w:p>
    <w:p w14:paraId="4AD95DCB" w14:textId="0FF0146F" w:rsidR="00F56E90" w:rsidRDefault="00F56E90" w:rsidP="00F56E90">
      <w:pPr>
        <w:pStyle w:val="Heading2"/>
      </w:pPr>
      <w:r>
        <w:t>Requirements</w:t>
      </w:r>
    </w:p>
    <w:p w14:paraId="35AD29DB" w14:textId="4AF032A0" w:rsidR="00CE1389" w:rsidRPr="00D414C8" w:rsidRDefault="00385E1F" w:rsidP="00F56E90">
      <w:pPr>
        <w:pStyle w:val="BodyText"/>
      </w:pPr>
      <w:r w:rsidRPr="00D414C8">
        <w:t xml:space="preserve">When designing </w:t>
      </w:r>
      <w:r w:rsidR="005A2ADD">
        <w:t>Map-c</w:t>
      </w:r>
      <w:r w:rsidRPr="00D414C8">
        <w:t>ollective</w:t>
      </w:r>
      <w:r w:rsidR="005A2ADD">
        <w:t xml:space="preserve"> primitives</w:t>
      </w:r>
      <w:r w:rsidRPr="00D414C8">
        <w:t xml:space="preserve"> for iterative MapReduce, we should make sure the</w:t>
      </w:r>
      <w:r w:rsidR="000E58D7" w:rsidRPr="00D414C8">
        <w:t>y</w:t>
      </w:r>
      <w:r w:rsidRPr="00D414C8">
        <w:t xml:space="preserve"> fit with the MapR</w:t>
      </w:r>
      <w:r w:rsidRPr="00D414C8">
        <w:t>e</w:t>
      </w:r>
      <w:r w:rsidRPr="00D414C8">
        <w:t xml:space="preserve">duce data model and the MapReduce computational model, which </w:t>
      </w:r>
      <w:r w:rsidR="00327C3B" w:rsidRPr="00D414C8">
        <w:t>su</w:t>
      </w:r>
      <w:r w:rsidR="00327C3B" w:rsidRPr="00D414C8">
        <w:t>p</w:t>
      </w:r>
      <w:r w:rsidR="00327C3B" w:rsidRPr="00D414C8">
        <w:t>port</w:t>
      </w:r>
      <w:r w:rsidRPr="00D414C8">
        <w:t xml:space="preserve"> multiple </w:t>
      </w:r>
      <w:r w:rsidR="00327C3B" w:rsidRPr="00D414C8">
        <w:t xml:space="preserve">Map task </w:t>
      </w:r>
      <w:r w:rsidRPr="00D414C8">
        <w:t xml:space="preserve">waves, large overheads, significant </w:t>
      </w:r>
      <w:r w:rsidR="00866F87" w:rsidRPr="00D414C8">
        <w:t xml:space="preserve">execution </w:t>
      </w:r>
      <w:r w:rsidRPr="00D414C8">
        <w:t xml:space="preserve">variations and inhomogeneous tasks. Also the primitives should retain </w:t>
      </w:r>
      <w:r w:rsidR="00990B6F" w:rsidRPr="00D414C8">
        <w:t xml:space="preserve">scalability </w:t>
      </w:r>
      <w:r w:rsidRPr="00D414C8">
        <w:t>while keeping the programming model simple and easy to understand</w:t>
      </w:r>
      <w:r w:rsidR="00CE1389" w:rsidRPr="00D414C8">
        <w:t>.</w:t>
      </w:r>
      <w:r w:rsidR="00990B6F" w:rsidRPr="00D414C8">
        <w:t xml:space="preserve"> </w:t>
      </w:r>
      <w:r w:rsidR="00CE1389" w:rsidRPr="00D414C8">
        <w:t xml:space="preserve">These primitives </w:t>
      </w:r>
      <w:r w:rsidR="00990B6F" w:rsidRPr="00D414C8">
        <w:t xml:space="preserve">should </w:t>
      </w:r>
      <w:r w:rsidR="00CE1389" w:rsidRPr="00D414C8">
        <w:t>maintain the same type of fram</w:t>
      </w:r>
      <w:r w:rsidR="00CE1389" w:rsidRPr="00D414C8">
        <w:t>e</w:t>
      </w:r>
      <w:r w:rsidR="00CE1389" w:rsidRPr="00D414C8">
        <w:t>work-managed excellent fault tolerance supported by MapReduce.</w:t>
      </w:r>
    </w:p>
    <w:p w14:paraId="190A0A95" w14:textId="4EA844AA" w:rsidR="008D60F6" w:rsidRPr="000D6DFC" w:rsidRDefault="008D60F6" w:rsidP="008D60F6">
      <w:pPr>
        <w:pStyle w:val="Heading2"/>
      </w:pPr>
      <w:r>
        <w:lastRenderedPageBreak/>
        <w:t xml:space="preserve">Advantages </w:t>
      </w:r>
    </w:p>
    <w:p w14:paraId="5E91CD46" w14:textId="33A9DF0E" w:rsidR="008F28A8" w:rsidRPr="008F28A8" w:rsidRDefault="000D6DFC">
      <w:pPr>
        <w:pStyle w:val="Heading3"/>
      </w:pPr>
      <w:bookmarkStart w:id="7" w:name="_Toc364974047"/>
      <w:r w:rsidRPr="000D6DFC">
        <w:t>Performance</w:t>
      </w:r>
      <w:bookmarkEnd w:id="7"/>
      <w:r w:rsidR="00794668">
        <w:t xml:space="preserve"> improvement</w:t>
      </w:r>
    </w:p>
    <w:p w14:paraId="3F5354DA" w14:textId="564900D9" w:rsidR="000D6DFC" w:rsidRPr="00D414C8" w:rsidRDefault="008F28A8" w:rsidP="000D6DFC">
      <w:pPr>
        <w:pStyle w:val="BodyText"/>
      </w:pPr>
      <w:r w:rsidRPr="00D414C8">
        <w:t xml:space="preserve">Introduction of </w:t>
      </w:r>
      <w:r w:rsidR="008B58D0">
        <w:t>Map-C</w:t>
      </w:r>
      <w:r w:rsidRPr="00D414C8">
        <w:t xml:space="preserve">ollective primitives provides </w:t>
      </w:r>
      <w:r w:rsidR="00BE6164">
        <w:t>3</w:t>
      </w:r>
      <w:r w:rsidRPr="00D414C8">
        <w:t xml:space="preserve"> types of performance improvements to the iterative MapR</w:t>
      </w:r>
      <w:r w:rsidRPr="00D414C8">
        <w:t>e</w:t>
      </w:r>
      <w:r w:rsidRPr="00D414C8">
        <w:t>duce applications.</w:t>
      </w:r>
      <w:r w:rsidR="00BE6164">
        <w:t xml:space="preserve"> </w:t>
      </w:r>
      <w:r w:rsidR="008B58D0">
        <w:t>Map-C</w:t>
      </w:r>
      <w:r w:rsidR="00A6444D" w:rsidRPr="00D414C8">
        <w:t>ollective</w:t>
      </w:r>
      <w:r w:rsidR="008B58D0">
        <w:t>s</w:t>
      </w:r>
      <w:r w:rsidR="000D6DFC" w:rsidRPr="00D414C8">
        <w:t xml:space="preserve"> </w:t>
      </w:r>
      <w:r w:rsidR="00590D50" w:rsidRPr="00D414C8">
        <w:t xml:space="preserve">can </w:t>
      </w:r>
      <w:r w:rsidR="00866F87" w:rsidRPr="00D414C8">
        <w:t>reduce the overheads</w:t>
      </w:r>
      <w:r w:rsidR="001B17D3" w:rsidRPr="00D414C8">
        <w:t xml:space="preserve"> of the comp</w:t>
      </w:r>
      <w:r w:rsidR="001B17D3" w:rsidRPr="00D414C8">
        <w:t>u</w:t>
      </w:r>
      <w:r w:rsidR="001B17D3" w:rsidRPr="00D414C8">
        <w:t>tations</w:t>
      </w:r>
      <w:r w:rsidR="00866F87" w:rsidRPr="00D414C8">
        <w:t xml:space="preserve"> by </w:t>
      </w:r>
      <w:r w:rsidR="000D6DFC" w:rsidRPr="00D414C8">
        <w:t>skip</w:t>
      </w:r>
      <w:r w:rsidR="00866F87" w:rsidRPr="00D414C8">
        <w:t>ping</w:t>
      </w:r>
      <w:r w:rsidR="000D6DFC" w:rsidRPr="00D414C8">
        <w:t xml:space="preserve"> or </w:t>
      </w:r>
      <w:r w:rsidR="00866F87" w:rsidRPr="00D414C8">
        <w:t>overlapping</w:t>
      </w:r>
      <w:r w:rsidR="000D6DFC" w:rsidRPr="00D414C8">
        <w:t xml:space="preserve"> certain steps</w:t>
      </w:r>
      <w:r w:rsidR="00A6444D" w:rsidRPr="00D414C8">
        <w:t xml:space="preserve"> (e</w:t>
      </w:r>
      <w:r w:rsidR="00167A83" w:rsidRPr="00D414C8">
        <w:t>.</w:t>
      </w:r>
      <w:r w:rsidR="00A6444D" w:rsidRPr="00D414C8">
        <w:t>g</w:t>
      </w:r>
      <w:r w:rsidR="00167A83" w:rsidRPr="00D414C8">
        <w:t>.</w:t>
      </w:r>
      <w:r w:rsidR="00A6444D" w:rsidRPr="00D414C8">
        <w:t xml:space="preserve"> shuffle, reduce, merge)</w:t>
      </w:r>
      <w:r w:rsidR="000D6DFC" w:rsidRPr="00D414C8">
        <w:t xml:space="preserve"> of the iterative MapReduce computational flow. </w:t>
      </w:r>
      <w:r w:rsidR="00BE6164">
        <w:t>Map-Collective</w:t>
      </w:r>
      <w:r w:rsidR="000D6DFC" w:rsidRPr="00D414C8">
        <w:t xml:space="preserve"> patterns </w:t>
      </w:r>
      <w:r w:rsidR="00590D50" w:rsidRPr="00D414C8">
        <w:t>also fit</w:t>
      </w:r>
      <w:r w:rsidR="00556CBD" w:rsidRPr="00D414C8">
        <w:t xml:space="preserve"> more</w:t>
      </w:r>
      <w:r w:rsidR="000D6DFC" w:rsidRPr="00D414C8">
        <w:t xml:space="preserve"> natural</w:t>
      </w:r>
      <w:r w:rsidR="00556CBD" w:rsidRPr="00D414C8">
        <w:t xml:space="preserve">ly with </w:t>
      </w:r>
      <w:r w:rsidR="00590D50" w:rsidRPr="00D414C8">
        <w:t>the application patterns</w:t>
      </w:r>
      <w:r w:rsidR="00556CBD" w:rsidRPr="00D414C8">
        <w:t>,</w:t>
      </w:r>
      <w:r w:rsidR="000D6DFC" w:rsidRPr="00D414C8">
        <w:t xml:space="preserve"> </w:t>
      </w:r>
      <w:r w:rsidR="00556CBD" w:rsidRPr="00D414C8">
        <w:t>avoid</w:t>
      </w:r>
      <w:r w:rsidR="00590D50" w:rsidRPr="00D414C8">
        <w:t>ing</w:t>
      </w:r>
      <w:r w:rsidR="00556CBD" w:rsidRPr="00D414C8">
        <w:t xml:space="preserve"> the need for</w:t>
      </w:r>
      <w:r w:rsidR="000D6DFC" w:rsidRPr="00D414C8">
        <w:t xml:space="preserve"> u</w:t>
      </w:r>
      <w:r w:rsidR="000D6DFC" w:rsidRPr="00D414C8">
        <w:t>n</w:t>
      </w:r>
      <w:r w:rsidR="000D6DFC" w:rsidRPr="00D414C8">
        <w:t xml:space="preserve">necessary steps. </w:t>
      </w:r>
    </w:p>
    <w:p w14:paraId="26A57422" w14:textId="77777777" w:rsidR="00BE6164" w:rsidRDefault="000D6DFC" w:rsidP="000D6DFC">
      <w:pPr>
        <w:pStyle w:val="BodyText"/>
      </w:pPr>
      <w:r w:rsidRPr="00D414C8">
        <w:t xml:space="preserve">Another advantage is the ability </w:t>
      </w:r>
      <w:r w:rsidR="00167A83" w:rsidRPr="00D414C8">
        <w:t>for</w:t>
      </w:r>
      <w:r w:rsidRPr="00D414C8">
        <w:t xml:space="preserve"> the frameworks to o</w:t>
      </w:r>
      <w:r w:rsidRPr="00D414C8">
        <w:t>p</w:t>
      </w:r>
      <w:r w:rsidRPr="00D414C8">
        <w:t xml:space="preserve">timize these operations transparently for the users, even </w:t>
      </w:r>
      <w:r w:rsidR="00DD431A" w:rsidRPr="00D414C8">
        <w:t>a</w:t>
      </w:r>
      <w:r w:rsidR="00DD431A" w:rsidRPr="00D414C8">
        <w:t>l</w:t>
      </w:r>
      <w:r w:rsidR="00DD431A" w:rsidRPr="00D414C8">
        <w:t xml:space="preserve">lowing </w:t>
      </w:r>
      <w:r w:rsidRPr="00D414C8">
        <w:t>the possibility of different optimizations (poly-algorithm) for different use cases and environments.</w:t>
      </w:r>
      <w:r w:rsidR="000A5A30">
        <w:t xml:space="preserve"> </w:t>
      </w:r>
      <w:r w:rsidRPr="00D414C8">
        <w:t>For e</w:t>
      </w:r>
      <w:r w:rsidRPr="00D414C8">
        <w:t>x</w:t>
      </w:r>
      <w:r w:rsidRPr="00D414C8">
        <w:t xml:space="preserve">ample, a communication algorithm that’s best for smaller data sizes </w:t>
      </w:r>
      <w:r w:rsidR="00590D50" w:rsidRPr="00D414C8">
        <w:t>may</w:t>
      </w:r>
      <w:r w:rsidRPr="00D414C8">
        <w:t xml:space="preserve"> not be the best for larger </w:t>
      </w:r>
      <w:r w:rsidR="000E58D7" w:rsidRPr="00D414C8">
        <w:t>on</w:t>
      </w:r>
      <w:r w:rsidRPr="00D414C8">
        <w:t xml:space="preserve">es. In such cases, the </w:t>
      </w:r>
      <w:r w:rsidR="00BE6164">
        <w:t>Map-C</w:t>
      </w:r>
      <w:r w:rsidRPr="00D414C8">
        <w:t xml:space="preserve">ollective operations can opt to </w:t>
      </w:r>
      <w:r w:rsidR="00DD431A" w:rsidRPr="00D414C8">
        <w:t xml:space="preserve">have </w:t>
      </w:r>
      <w:r w:rsidRPr="00D414C8">
        <w:t>multiple alg</w:t>
      </w:r>
      <w:r w:rsidRPr="00D414C8">
        <w:t>o</w:t>
      </w:r>
      <w:r w:rsidRPr="00D414C8">
        <w:t xml:space="preserve">rithm implementations to be used for different data sizes. </w:t>
      </w:r>
    </w:p>
    <w:p w14:paraId="17DEC43F" w14:textId="292EC437" w:rsidR="000D6DFC" w:rsidRPr="00D414C8" w:rsidRDefault="000D6DFC" w:rsidP="000D6DFC">
      <w:pPr>
        <w:pStyle w:val="BodyText"/>
      </w:pPr>
      <w:r w:rsidRPr="00D414C8">
        <w:t>These primitives also have the capability to make the a</w:t>
      </w:r>
      <w:r w:rsidRPr="00D414C8">
        <w:t>p</w:t>
      </w:r>
      <w:r w:rsidRPr="00D414C8">
        <w:t>plications more efficient by overlapping communication with computation</w:t>
      </w:r>
      <w:r w:rsidR="00DD431A" w:rsidRPr="00D414C8">
        <w:t xml:space="preserve">. </w:t>
      </w:r>
      <w:r w:rsidRPr="00D414C8">
        <w:t>Frameworks can start the execution of colle</w:t>
      </w:r>
      <w:r w:rsidRPr="00D414C8">
        <w:t>c</w:t>
      </w:r>
      <w:r w:rsidRPr="00D414C8">
        <w:t xml:space="preserve">tives as soon as the first results are produced from the Map tasks. </w:t>
      </w:r>
      <w:r w:rsidR="00DD431A" w:rsidRPr="00D414C8">
        <w:t>For example</w:t>
      </w:r>
      <w:r w:rsidRPr="00D414C8">
        <w:t>, in the Map-AllGather primitive</w:t>
      </w:r>
      <w:r w:rsidR="00BE6164">
        <w:t>,</w:t>
      </w:r>
      <w:r w:rsidR="00590D50" w:rsidRPr="00D414C8">
        <w:t xml:space="preserve"> presen</w:t>
      </w:r>
      <w:r w:rsidR="00590D50" w:rsidRPr="00D414C8">
        <w:t>t</w:t>
      </w:r>
      <w:r w:rsidR="00BE6164">
        <w:t>ed</w:t>
      </w:r>
      <w:r w:rsidR="00590D50" w:rsidRPr="00D414C8">
        <w:t xml:space="preserve"> in se</w:t>
      </w:r>
      <w:r w:rsidR="00590D50" w:rsidRPr="00D414C8">
        <w:t>c</w:t>
      </w:r>
      <w:r w:rsidR="00590D50" w:rsidRPr="00D414C8">
        <w:t>tion 4</w:t>
      </w:r>
      <w:r w:rsidRPr="00D414C8">
        <w:t xml:space="preserve">, partial Map results are broadcasted to all the nodes as soon as they become available. It is also possible to perform some of the computations in the data transfer layer, </w:t>
      </w:r>
      <w:r w:rsidR="00DD431A" w:rsidRPr="00D414C8">
        <w:t>like</w:t>
      </w:r>
      <w:r w:rsidRPr="00D414C8">
        <w:t xml:space="preserve"> the</w:t>
      </w:r>
      <w:r w:rsidR="00DD431A" w:rsidRPr="00D414C8">
        <w:t xml:space="preserve"> hiera</w:t>
      </w:r>
      <w:r w:rsidR="00DD431A" w:rsidRPr="00D414C8">
        <w:t>r</w:t>
      </w:r>
      <w:r w:rsidR="00DD431A" w:rsidRPr="00D414C8">
        <w:t>chical reduction in</w:t>
      </w:r>
      <w:r w:rsidRPr="00D414C8">
        <w:t xml:space="preserve"> Map-AllReduce primitive.</w:t>
      </w:r>
    </w:p>
    <w:p w14:paraId="581B5B22" w14:textId="77777777" w:rsidR="000D6DFC" w:rsidRPr="000D6DFC" w:rsidRDefault="000D6DFC" w:rsidP="000D6DFC">
      <w:pPr>
        <w:pStyle w:val="Heading3"/>
      </w:pPr>
      <w:bookmarkStart w:id="8" w:name="_Toc364974048"/>
      <w:r w:rsidRPr="000D6DFC">
        <w:t>Ease of use</w:t>
      </w:r>
      <w:bookmarkEnd w:id="8"/>
    </w:p>
    <w:p w14:paraId="6219E4D9" w14:textId="23C46B83" w:rsidR="000D6DFC" w:rsidRPr="00D414C8" w:rsidRDefault="00F92EA3" w:rsidP="000D6DFC">
      <w:pPr>
        <w:pStyle w:val="BodyText"/>
      </w:pPr>
      <w:r>
        <w:t xml:space="preserve">Map-Collective </w:t>
      </w:r>
      <w:r w:rsidR="000D6DFC" w:rsidRPr="00D414C8">
        <w:t xml:space="preserve">operations </w:t>
      </w:r>
      <w:r>
        <w:t>present</w:t>
      </w:r>
      <w:r w:rsidR="000D6DFC" w:rsidRPr="00D414C8">
        <w:t xml:space="preserve"> patterns and APIs that fit more naturally with </w:t>
      </w:r>
      <w:r>
        <w:t>the</w:t>
      </w:r>
      <w:r w:rsidR="000D6DFC" w:rsidRPr="00D414C8">
        <w:t xml:space="preserve"> </w:t>
      </w:r>
      <w:r>
        <w:t xml:space="preserve">real world </w:t>
      </w:r>
      <w:r w:rsidR="000D6DFC" w:rsidRPr="00D414C8">
        <w:t>applications. This si</w:t>
      </w:r>
      <w:r w:rsidR="000D6DFC" w:rsidRPr="00D414C8">
        <w:t>m</w:t>
      </w:r>
      <w:r w:rsidR="000D6DFC" w:rsidRPr="00D414C8">
        <w:t xml:space="preserve">plifies the porting </w:t>
      </w:r>
      <w:r w:rsidR="00DD431A" w:rsidRPr="00D414C8">
        <w:t xml:space="preserve">of </w:t>
      </w:r>
      <w:r w:rsidR="000D6DFC" w:rsidRPr="00D414C8">
        <w:t>new applications to the iterative MapReduce mo</w:t>
      </w:r>
      <w:r w:rsidR="000D6DFC" w:rsidRPr="00D414C8">
        <w:t>d</w:t>
      </w:r>
      <w:r w:rsidR="000D6DFC" w:rsidRPr="00D414C8">
        <w:t>el.</w:t>
      </w:r>
      <w:r w:rsidR="003237A6" w:rsidRPr="00D414C8">
        <w:t xml:space="preserve"> </w:t>
      </w:r>
      <w:r w:rsidR="000D6DFC" w:rsidRPr="00D414C8">
        <w:t>In addition, the developers can avoid manually impl</w:t>
      </w:r>
      <w:r w:rsidR="000D6DFC" w:rsidRPr="00D414C8">
        <w:t>e</w:t>
      </w:r>
      <w:r w:rsidR="000D6DFC" w:rsidRPr="00D414C8">
        <w:t xml:space="preserve">menting the logic of </w:t>
      </w:r>
      <w:r w:rsidR="00DD431A" w:rsidRPr="00D414C8">
        <w:t xml:space="preserve">some of the </w:t>
      </w:r>
      <w:r w:rsidR="000D6DFC" w:rsidRPr="00D414C8">
        <w:t>operations</w:t>
      </w:r>
      <w:r w:rsidR="00DD431A" w:rsidRPr="00D414C8">
        <w:t>,</w:t>
      </w:r>
      <w:r w:rsidR="000D6DFC" w:rsidRPr="00D414C8">
        <w:t xml:space="preserve"> </w:t>
      </w:r>
      <w:r w:rsidR="00DD431A" w:rsidRPr="00D414C8">
        <w:t>such as</w:t>
      </w:r>
      <w:r w:rsidR="000D6DFC" w:rsidRPr="00D414C8">
        <w:t xml:space="preserve"> </w:t>
      </w:r>
      <w:r w:rsidR="00DD431A" w:rsidRPr="00D414C8">
        <w:t>r</w:t>
      </w:r>
      <w:r w:rsidR="000D6DFC" w:rsidRPr="00D414C8">
        <w:t>e</w:t>
      </w:r>
      <w:r w:rsidR="000D6DFC" w:rsidRPr="00D414C8">
        <w:t xml:space="preserve">duce and </w:t>
      </w:r>
      <w:r w:rsidR="00DD431A" w:rsidRPr="00D414C8">
        <w:t>m</w:t>
      </w:r>
      <w:r w:rsidR="000D6DFC" w:rsidRPr="00D414C8">
        <w:t>erge tasks</w:t>
      </w:r>
      <w:r w:rsidR="00DD431A" w:rsidRPr="00D414C8">
        <w:t>,</w:t>
      </w:r>
      <w:r w:rsidR="000D6DFC" w:rsidRPr="00D414C8">
        <w:t xml:space="preserve"> and can rely on optimized operations pr</w:t>
      </w:r>
      <w:r w:rsidR="000D6DFC" w:rsidRPr="00D414C8">
        <w:t>o</w:t>
      </w:r>
      <w:r w:rsidR="000D6DFC" w:rsidRPr="00D414C8">
        <w:t>vided by the framework.</w:t>
      </w:r>
    </w:p>
    <w:p w14:paraId="166D34EC" w14:textId="77777777" w:rsidR="000D6DFC" w:rsidRPr="000D6DFC" w:rsidRDefault="000D6DFC" w:rsidP="000D6DFC">
      <w:pPr>
        <w:pStyle w:val="Heading3"/>
      </w:pPr>
      <w:bookmarkStart w:id="9" w:name="_Toc364974049"/>
      <w:r w:rsidRPr="000D6DFC">
        <w:t>Scheduling with iterative primitives</w:t>
      </w:r>
      <w:bookmarkEnd w:id="9"/>
    </w:p>
    <w:p w14:paraId="073FC081" w14:textId="4E2AB686" w:rsidR="0091605B" w:rsidRPr="00D414C8" w:rsidRDefault="0091605B" w:rsidP="000D6DFC">
      <w:pPr>
        <w:pStyle w:val="BodyText"/>
      </w:pPr>
      <w:r w:rsidRPr="00D414C8">
        <w:t>In addition to providing synchronization between the ite</w:t>
      </w:r>
      <w:r w:rsidRPr="00D414C8">
        <w:t>r</w:t>
      </w:r>
      <w:r w:rsidRPr="00D414C8">
        <w:t xml:space="preserve">ations, </w:t>
      </w:r>
      <w:r w:rsidR="00F92EA3">
        <w:t>Map-C</w:t>
      </w:r>
      <w:r w:rsidR="007E34D3" w:rsidRPr="00D414C8">
        <w:t xml:space="preserve">ollective </w:t>
      </w:r>
      <w:r w:rsidR="000D6DFC" w:rsidRPr="00D414C8">
        <w:t>primitives also give us the ability to propagate the scheduling information for the next iteration</w:t>
      </w:r>
      <w:r w:rsidRPr="00D414C8">
        <w:t xml:space="preserve"> to the worker nodes</w:t>
      </w:r>
      <w:r w:rsidR="007E34D3" w:rsidRPr="00D414C8">
        <w:t xml:space="preserve"> along with the collective communication data</w:t>
      </w:r>
      <w:r w:rsidR="000D6DFC" w:rsidRPr="00D414C8">
        <w:t xml:space="preserve">. </w:t>
      </w:r>
      <w:r w:rsidRPr="00D414C8">
        <w:t>This allows the frameworks to</w:t>
      </w:r>
      <w:r w:rsidR="000D6DFC" w:rsidRPr="00D414C8">
        <w:t xml:space="preserve"> </w:t>
      </w:r>
      <w:r w:rsidRPr="00D414C8">
        <w:t xml:space="preserve">synchronize and </w:t>
      </w:r>
      <w:r w:rsidR="000D6DFC" w:rsidRPr="00D414C8">
        <w:t>sche</w:t>
      </w:r>
      <w:r w:rsidR="000D6DFC" w:rsidRPr="00D414C8">
        <w:t>d</w:t>
      </w:r>
      <w:r w:rsidR="000D6DFC" w:rsidRPr="00D414C8">
        <w:t xml:space="preserve">ule the tasks of a new iteration or application </w:t>
      </w:r>
      <w:r w:rsidRPr="00D414C8">
        <w:t>with minimal ove</w:t>
      </w:r>
      <w:r w:rsidRPr="00D414C8">
        <w:t>r</w:t>
      </w:r>
      <w:r w:rsidRPr="00D414C8">
        <w:t>heads</w:t>
      </w:r>
      <w:r w:rsidR="000D6DFC" w:rsidRPr="00D414C8">
        <w:t>.</w:t>
      </w:r>
      <w:r w:rsidR="000A5A30">
        <w:t xml:space="preserve"> </w:t>
      </w:r>
    </w:p>
    <w:p w14:paraId="7693FE46" w14:textId="69175ADE" w:rsidR="000D6DFC" w:rsidRPr="00D414C8" w:rsidRDefault="001F59C4" w:rsidP="000D6DFC">
      <w:pPr>
        <w:pStyle w:val="BodyText"/>
      </w:pPr>
      <w:r w:rsidRPr="00D414C8">
        <w:t xml:space="preserve">For example, </w:t>
      </w:r>
      <w:r w:rsidR="00610A5B" w:rsidRPr="00D414C8">
        <w:t xml:space="preserve">as mentioned in section VI, </w:t>
      </w:r>
      <w:r w:rsidR="000D6DFC" w:rsidRPr="00D414C8">
        <w:t>Twister4Azure successfully employs this strategy to schedule new iterations with minimal overhead</w:t>
      </w:r>
      <w:r w:rsidR="00610A5B" w:rsidRPr="00D414C8">
        <w:t>, while H-Col</w:t>
      </w:r>
      <w:r w:rsidR="00314CFE" w:rsidRPr="00D414C8">
        <w:t>lectives use this strategy to perform</w:t>
      </w:r>
      <w:r w:rsidR="00610A5B" w:rsidRPr="00D414C8">
        <w:t xml:space="preserve"> speculative scheduling of tasks</w:t>
      </w:r>
      <w:r w:rsidR="000D6DFC" w:rsidRPr="00D414C8">
        <w:t xml:space="preserve">. </w:t>
      </w:r>
    </w:p>
    <w:p w14:paraId="268EBAA4" w14:textId="77777777" w:rsidR="000D6DFC" w:rsidRPr="000D6DFC" w:rsidRDefault="000D6DFC" w:rsidP="008D60F6">
      <w:pPr>
        <w:pStyle w:val="Heading2"/>
      </w:pPr>
      <w:bookmarkStart w:id="10" w:name="_Toc364974050"/>
      <w:r w:rsidRPr="000D6DFC">
        <w:t>Programming model</w:t>
      </w:r>
      <w:bookmarkEnd w:id="10"/>
    </w:p>
    <w:p w14:paraId="7A8916EB" w14:textId="3AF992FF" w:rsidR="00954F5D" w:rsidRPr="00D414C8" w:rsidRDefault="00F92EA3" w:rsidP="00DC5F21">
      <w:pPr>
        <w:pStyle w:val="BodyText"/>
      </w:pPr>
      <w:r>
        <w:t>Map-C</w:t>
      </w:r>
      <w:r w:rsidR="000D6DFC" w:rsidRPr="00D414C8">
        <w:t>ollective primitives can be specified as an outside configuration option without changing the MapReduce pr</w:t>
      </w:r>
      <w:r w:rsidR="000D6DFC" w:rsidRPr="00D414C8">
        <w:t>o</w:t>
      </w:r>
      <w:r w:rsidR="000D6DFC" w:rsidRPr="00D414C8">
        <w:t xml:space="preserve">gramming model. This permits the </w:t>
      </w:r>
      <w:r w:rsidR="001F59C4" w:rsidRPr="00D414C8">
        <w:t>appl</w:t>
      </w:r>
      <w:r w:rsidR="001F59C4" w:rsidRPr="00D414C8">
        <w:t>i</w:t>
      </w:r>
      <w:r w:rsidR="001F59C4" w:rsidRPr="00D414C8">
        <w:t xml:space="preserve">cations developed with </w:t>
      </w:r>
      <w:r w:rsidR="000D6DFC" w:rsidRPr="00D414C8">
        <w:t xml:space="preserve">Map-Collectives to be </w:t>
      </w:r>
      <w:r w:rsidR="001F59C4" w:rsidRPr="00D414C8">
        <w:t xml:space="preserve">backward </w:t>
      </w:r>
      <w:r w:rsidR="000D6DFC" w:rsidRPr="00D414C8">
        <w:t>compatible with frameworks that don’t support the</w:t>
      </w:r>
      <w:r w:rsidR="003237A6" w:rsidRPr="00D414C8">
        <w:t>m</w:t>
      </w:r>
      <w:r w:rsidR="00990B6F" w:rsidRPr="00D414C8">
        <w:t>. This also makes it easy for</w:t>
      </w:r>
      <w:r w:rsidR="000D6DFC" w:rsidRPr="00D414C8">
        <w:t xml:space="preserve"> developers who are already fami</w:t>
      </w:r>
      <w:r w:rsidR="00990B6F" w:rsidRPr="00D414C8">
        <w:t xml:space="preserve">liar with MapReduce programming to use </w:t>
      </w:r>
      <w:r>
        <w:t>Map-C</w:t>
      </w:r>
      <w:r w:rsidR="00990B6F" w:rsidRPr="00D414C8">
        <w:t>ollectives.</w:t>
      </w:r>
      <w:r>
        <w:t xml:space="preserve"> </w:t>
      </w:r>
      <w:r w:rsidR="00954F5D" w:rsidRPr="00D414C8">
        <w:t xml:space="preserve">For an example, a </w:t>
      </w:r>
      <w:r w:rsidR="00275106" w:rsidRPr="00D414C8">
        <w:t>KMeans Clustering</w:t>
      </w:r>
      <w:r w:rsidR="00954F5D" w:rsidRPr="00D414C8">
        <w:t xml:space="preserve"> MapReduce i</w:t>
      </w:r>
      <w:r w:rsidR="00954F5D" w:rsidRPr="00D414C8">
        <w:t>m</w:t>
      </w:r>
      <w:r w:rsidR="00954F5D" w:rsidRPr="00D414C8">
        <w:t xml:space="preserve">plementation with Map, Reduce and Merge tasks can be used with Map-AllReduce or </w:t>
      </w:r>
      <w:r w:rsidR="00E8449B" w:rsidRPr="00D414C8">
        <w:t>vice</w:t>
      </w:r>
      <w:r w:rsidR="00954F5D" w:rsidRPr="00D414C8">
        <w:t xml:space="preserve"> versa without doing any chan</w:t>
      </w:r>
      <w:r w:rsidR="00954F5D" w:rsidRPr="00D414C8">
        <w:t>g</w:t>
      </w:r>
      <w:r w:rsidR="00954F5D" w:rsidRPr="00D414C8">
        <w:t>es to the Map, Reduce or Merge</w:t>
      </w:r>
      <w:r>
        <w:t xml:space="preserve"> function</w:t>
      </w:r>
      <w:r w:rsidR="00954F5D" w:rsidRPr="00D414C8">
        <w:t xml:space="preserve"> implementations.</w:t>
      </w:r>
    </w:p>
    <w:p w14:paraId="7139FE0F" w14:textId="34CAC0AF" w:rsidR="000D6DFC" w:rsidRPr="000D6DFC" w:rsidRDefault="000D6DFC" w:rsidP="008D60F6">
      <w:pPr>
        <w:pStyle w:val="Heading2"/>
      </w:pPr>
      <w:bookmarkStart w:id="11" w:name="_Toc364974051"/>
      <w:r w:rsidRPr="000D6DFC">
        <w:lastRenderedPageBreak/>
        <w:t>Implementation</w:t>
      </w:r>
      <w:bookmarkEnd w:id="11"/>
      <w:r w:rsidR="002B315F">
        <w:t xml:space="preserve"> considerations</w:t>
      </w:r>
    </w:p>
    <w:p w14:paraId="2331BCF1" w14:textId="47FDA46B" w:rsidR="001F59C4" w:rsidRPr="00D414C8" w:rsidRDefault="000D6DFC" w:rsidP="00543624">
      <w:pPr>
        <w:pStyle w:val="BodyText"/>
      </w:pPr>
      <w:r w:rsidRPr="00D414C8">
        <w:t>Map-Collectives can be add-on improvements to M</w:t>
      </w:r>
      <w:r w:rsidR="009668AE">
        <w:t>apR</w:t>
      </w:r>
      <w:r w:rsidR="009668AE">
        <w:t>e</w:t>
      </w:r>
      <w:r w:rsidR="009668AE">
        <w:t>duce</w:t>
      </w:r>
      <w:r w:rsidRPr="00D414C8">
        <w:t xml:space="preserve"> frameworks. The simplest implementation would be </w:t>
      </w:r>
      <w:r w:rsidR="001F59C4" w:rsidRPr="00D414C8">
        <w:t>impl</w:t>
      </w:r>
      <w:r w:rsidR="001F59C4" w:rsidRPr="00D414C8">
        <w:t>e</w:t>
      </w:r>
      <w:r w:rsidR="001F59C4" w:rsidRPr="00D414C8">
        <w:t>menting the</w:t>
      </w:r>
      <w:r w:rsidRPr="00D414C8">
        <w:t xml:space="preserve"> primitives using the current MapReduce </w:t>
      </w:r>
      <w:r w:rsidR="001F59C4" w:rsidRPr="00D414C8">
        <w:t>API</w:t>
      </w:r>
      <w:r w:rsidRPr="00D414C8">
        <w:t xml:space="preserve"> </w:t>
      </w:r>
      <w:r w:rsidR="001F59C4" w:rsidRPr="00D414C8">
        <w:t xml:space="preserve">and communication model </w:t>
      </w:r>
      <w:r w:rsidRPr="00D414C8">
        <w:t>on the user level, then</w:t>
      </w:r>
      <w:r w:rsidR="001F59C4" w:rsidRPr="00D414C8">
        <w:t xml:space="preserve"> </w:t>
      </w:r>
      <w:r w:rsidRPr="00D414C8">
        <w:t>provi</w:t>
      </w:r>
      <w:r w:rsidRPr="00D414C8">
        <w:t>d</w:t>
      </w:r>
      <w:r w:rsidRPr="00D414C8">
        <w:t>ing the</w:t>
      </w:r>
      <w:r w:rsidR="001F59C4" w:rsidRPr="00D414C8">
        <w:t xml:space="preserve"> implementation</w:t>
      </w:r>
      <w:r w:rsidRPr="00D414C8">
        <w:t xml:space="preserve"> as a library. This will achieve ease of use for the users </w:t>
      </w:r>
      <w:r w:rsidR="00543624" w:rsidRPr="00D414C8">
        <w:t>by providing a unified programming model that better matches application patterns.</w:t>
      </w:r>
      <w:r w:rsidRPr="00D414C8">
        <w:t xml:space="preserve"> </w:t>
      </w:r>
    </w:p>
    <w:p w14:paraId="5DB812DB" w14:textId="06BF357E" w:rsidR="005E1814" w:rsidRPr="00D414C8" w:rsidRDefault="000D6DFC" w:rsidP="0079668A">
      <w:pPr>
        <w:pStyle w:val="BodyText"/>
      </w:pPr>
      <w:r w:rsidRPr="00D414C8">
        <w:t xml:space="preserve">More optimized implementations can </w:t>
      </w:r>
      <w:r w:rsidR="00543624" w:rsidRPr="00D414C8">
        <w:t xml:space="preserve">present </w:t>
      </w:r>
      <w:r w:rsidRPr="00D414C8">
        <w:t>these prim</w:t>
      </w:r>
      <w:r w:rsidRPr="00D414C8">
        <w:t>i</w:t>
      </w:r>
      <w:r w:rsidRPr="00D414C8">
        <w:t>tives as part of the MapReduce framework</w:t>
      </w:r>
      <w:r w:rsidR="001F59C4" w:rsidRPr="00D414C8">
        <w:t xml:space="preserve"> (or as a separate library)</w:t>
      </w:r>
      <w:r w:rsidRPr="00D414C8">
        <w:t xml:space="preserve"> </w:t>
      </w:r>
      <w:r w:rsidR="001F59C4" w:rsidRPr="00D414C8">
        <w:t>with</w:t>
      </w:r>
      <w:r w:rsidRPr="00D414C8">
        <w:t xml:space="preserve"> the ability to optimize the data transfers based on environment and use case</w:t>
      </w:r>
      <w:r w:rsidR="003237A6" w:rsidRPr="00D414C8">
        <w:t>,</w:t>
      </w:r>
      <w:r w:rsidR="00234D3A" w:rsidRPr="00D414C8">
        <w:t xml:space="preserve"> using </w:t>
      </w:r>
      <w:r w:rsidR="00543624" w:rsidRPr="00D414C8">
        <w:t>optimized group</w:t>
      </w:r>
      <w:r w:rsidR="00234D3A" w:rsidRPr="00D414C8">
        <w:t xml:space="preserve"> co</w:t>
      </w:r>
      <w:r w:rsidR="00234D3A" w:rsidRPr="00D414C8">
        <w:t>m</w:t>
      </w:r>
      <w:r w:rsidR="00234D3A" w:rsidRPr="00D414C8">
        <w:t>munica</w:t>
      </w:r>
      <w:r w:rsidR="00543624" w:rsidRPr="00D414C8">
        <w:t>tion algorithms</w:t>
      </w:r>
      <w:r w:rsidR="00A01327">
        <w:t xml:space="preserve"> in the background.</w:t>
      </w:r>
    </w:p>
    <w:p w14:paraId="57FF953B" w14:textId="77777777" w:rsidR="000C1867" w:rsidRPr="008F30D1" w:rsidRDefault="000C1867" w:rsidP="000C1867">
      <w:pPr>
        <w:pStyle w:val="Heading1"/>
      </w:pPr>
      <w:bookmarkStart w:id="12" w:name="_Toc364974052"/>
      <w:r w:rsidRPr="008F30D1">
        <w:t>Map-AllGather Collective</w:t>
      </w:r>
      <w:bookmarkEnd w:id="12"/>
      <w:r w:rsidRPr="008F30D1">
        <w:t xml:space="preserve"> </w:t>
      </w:r>
    </w:p>
    <w:p w14:paraId="030CD533" w14:textId="18EB249E" w:rsidR="000C1867" w:rsidRPr="00D414C8" w:rsidRDefault="000C1867" w:rsidP="000C1867">
      <w:pPr>
        <w:pStyle w:val="BodyText"/>
      </w:pPr>
      <w:r w:rsidRPr="00D414C8">
        <w:t>AllGather is an all-to-all collective communication oper</w:t>
      </w:r>
      <w:r w:rsidRPr="00D414C8">
        <w:t>a</w:t>
      </w:r>
      <w:r w:rsidRPr="00D414C8">
        <w:t>tion that gathers data from all the workers and distribute</w:t>
      </w:r>
      <w:r w:rsidR="003237A6" w:rsidRPr="00D414C8">
        <w:t>s</w:t>
      </w:r>
      <w:r w:rsidRPr="00D414C8">
        <w:t xml:space="preserve"> the gathered data </w:t>
      </w:r>
      <w:r w:rsidR="003237A6" w:rsidRPr="00D414C8">
        <w:t>right back to them</w:t>
      </w:r>
      <w:r w:rsidRPr="00D414C8">
        <w:fldChar w:fldCharType="begin"/>
      </w:r>
      <w:r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Pr="00D414C8">
        <w:rPr>
          <w:noProof/>
        </w:rPr>
        <w:t>[</w:t>
      </w:r>
      <w:hyperlink w:anchor="_ENREF_1" w:tooltip="Chan, 2007 #2599" w:history="1">
        <w:r w:rsidR="00192242" w:rsidRPr="00D414C8">
          <w:rPr>
            <w:noProof/>
          </w:rPr>
          <w:t>1</w:t>
        </w:r>
      </w:hyperlink>
      <w:r w:rsidRPr="00D414C8">
        <w:rPr>
          <w:noProof/>
        </w:rPr>
        <w:t>]</w:t>
      </w:r>
      <w:r w:rsidRPr="00D414C8">
        <w:fldChar w:fldCharType="end"/>
      </w:r>
      <w:r w:rsidRPr="00D414C8">
        <w:t>.</w:t>
      </w:r>
      <w:r w:rsidR="000A5A30">
        <w:t xml:space="preserve"> </w:t>
      </w:r>
      <w:r w:rsidRPr="00D414C8">
        <w:t>AllGather pattern</w:t>
      </w:r>
      <w:r w:rsidR="00DF27EA">
        <w:t xml:space="preserve"> can be noticed</w:t>
      </w:r>
      <w:r w:rsidRPr="00D414C8">
        <w:t xml:space="preserve"> in data-intensive iterative MapReduce applications where the “reduce” step is a simple aggregation operation that sim</w:t>
      </w:r>
      <w:r w:rsidRPr="00D414C8">
        <w:t>p</w:t>
      </w:r>
      <w:r w:rsidRPr="00D414C8">
        <w:t>ly aligns the outputs of the Map Tasks together in order, fo</w:t>
      </w:r>
      <w:r w:rsidRPr="00D414C8">
        <w:t>l</w:t>
      </w:r>
      <w:r w:rsidRPr="00D414C8">
        <w:t>lowed by “merge” and broadcast steps that transmit the a</w:t>
      </w:r>
      <w:r w:rsidRPr="00D414C8">
        <w:t>s</w:t>
      </w:r>
      <w:r w:rsidRPr="00D414C8">
        <w:t xml:space="preserve">sembled output to all the workers. An example would be a </w:t>
      </w:r>
      <w:r w:rsidR="00DF27EA">
        <w:t>Matix-vector multiplication</w:t>
      </w:r>
      <w:r w:rsidRPr="00D414C8">
        <w:t>, where each map task ou</w:t>
      </w:r>
      <w:r w:rsidRPr="00D414C8">
        <w:t>t</w:t>
      </w:r>
      <w:r w:rsidR="00DF27EA">
        <w:t>puts part of the resultant vector</w:t>
      </w:r>
      <w:r w:rsidRPr="00D414C8">
        <w:t>. In this computation we would use the Reduce and Merge tasks to assem</w:t>
      </w:r>
      <w:r w:rsidR="00DF27EA">
        <w:t>ble the vector</w:t>
      </w:r>
      <w:r w:rsidRPr="00D414C8">
        <w:t xml:space="preserve"> together and then broadcast the a</w:t>
      </w:r>
      <w:r w:rsidRPr="00D414C8">
        <w:t>s</w:t>
      </w:r>
      <w:r w:rsidRPr="00D414C8">
        <w:t>sem</w:t>
      </w:r>
      <w:r w:rsidR="00DF27EA">
        <w:t>bled vector to workers</w:t>
      </w:r>
      <w:r w:rsidRPr="00D414C8">
        <w:t>.</w:t>
      </w:r>
      <w:r w:rsidR="000A5A30">
        <w:t xml:space="preserve"> </w:t>
      </w:r>
    </w:p>
    <w:p w14:paraId="24324926" w14:textId="323E1329" w:rsidR="004241A2" w:rsidRPr="00D414C8" w:rsidRDefault="00436D9E" w:rsidP="004241A2">
      <w:pPr>
        <w:pStyle w:val="BodyText"/>
      </w:pPr>
      <w:r>
        <w:t>D</w:t>
      </w:r>
      <w:r w:rsidR="003F1DF7" w:rsidRPr="00D414C8">
        <w:t>ata-intensive iterative applications that have the Al</w:t>
      </w:r>
      <w:r w:rsidR="003F1DF7" w:rsidRPr="00D414C8">
        <w:t>l</w:t>
      </w:r>
      <w:r w:rsidR="003F1DF7" w:rsidRPr="00D414C8">
        <w:t>Gather pattern include MultiDimensionalScaling</w:t>
      </w:r>
      <w:r w:rsidR="00AC5901">
        <w:t xml:space="preserve"> (matrix-matrix multiplication)</w:t>
      </w:r>
      <w:r w:rsidR="000819BD" w:rsidRPr="00D414C8">
        <w:t xml:space="preserve"> </w:t>
      </w:r>
      <w:r w:rsidR="000819BD" w:rsidRPr="00D414C8">
        <w:fldChar w:fldCharType="begin"/>
      </w:r>
      <w:r w:rsidR="00192242" w:rsidRPr="00D414C8">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000819BD" w:rsidRPr="00D414C8">
        <w:fldChar w:fldCharType="separate"/>
      </w:r>
      <w:r w:rsidR="00192242" w:rsidRPr="00D414C8">
        <w:rPr>
          <w:noProof/>
        </w:rPr>
        <w:t>[</w:t>
      </w:r>
      <w:hyperlink w:anchor="_ENREF_8" w:tooltip="Kruskal, 1978 #502" w:history="1">
        <w:r w:rsidR="00192242" w:rsidRPr="00D414C8">
          <w:rPr>
            <w:noProof/>
          </w:rPr>
          <w:t>8</w:t>
        </w:r>
      </w:hyperlink>
      <w:r w:rsidR="00192242" w:rsidRPr="00D414C8">
        <w:rPr>
          <w:noProof/>
        </w:rPr>
        <w:t>]</w:t>
      </w:r>
      <w:r w:rsidR="000819BD" w:rsidRPr="00D414C8">
        <w:fldChar w:fldCharType="end"/>
      </w:r>
      <w:r>
        <w:t xml:space="preserve"> and</w:t>
      </w:r>
      <w:r w:rsidR="007A470D">
        <w:t xml:space="preserve"> </w:t>
      </w:r>
      <w:r w:rsidR="00AC5901">
        <w:t>Pagerank using inlinks matrix (matrix-vector multiplication).</w:t>
      </w:r>
    </w:p>
    <w:p w14:paraId="69804982" w14:textId="77777777" w:rsidR="004A4BDB" w:rsidRPr="000D6DFC" w:rsidRDefault="004A4BDB" w:rsidP="004A4BDB">
      <w:pPr>
        <w:pStyle w:val="Heading2"/>
        <w:numPr>
          <w:ilvl w:val="1"/>
          <w:numId w:val="28"/>
        </w:numPr>
      </w:pPr>
      <w:bookmarkStart w:id="13" w:name="_Toc364974053"/>
      <w:r w:rsidRPr="000D6DFC">
        <w:t>Model</w:t>
      </w:r>
      <w:bookmarkEnd w:id="13"/>
    </w:p>
    <w:p w14:paraId="45A0DE94" w14:textId="4AB636B8" w:rsidR="004A4BDB" w:rsidRPr="00D414C8" w:rsidRDefault="004A4BDB" w:rsidP="00AC5901">
      <w:pPr>
        <w:pStyle w:val="BodyText"/>
      </w:pPr>
      <w:r w:rsidRPr="00D414C8">
        <w:t>We developed a Map-AllGather iterative MapReduce primitive similar to the MPI AllGather</w:t>
      </w:r>
      <w:r w:rsidRPr="00D414C8">
        <w:fldChar w:fldCharType="begin"/>
      </w:r>
      <w:r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Pr="00D414C8">
        <w:rPr>
          <w:noProof/>
        </w:rPr>
        <w:t>[</w:t>
      </w:r>
      <w:hyperlink w:anchor="_ENREF_1" w:tooltip="Chan, 2007 #2599" w:history="1">
        <w:r w:rsidR="00192242" w:rsidRPr="00D414C8">
          <w:rPr>
            <w:noProof/>
          </w:rPr>
          <w:t>1</w:t>
        </w:r>
      </w:hyperlink>
      <w:r w:rsidRPr="00D414C8">
        <w:rPr>
          <w:noProof/>
        </w:rPr>
        <w:t>]</w:t>
      </w:r>
      <w:r w:rsidRPr="00D414C8">
        <w:fldChar w:fldCharType="end"/>
      </w:r>
      <w:r w:rsidRPr="00D414C8">
        <w:t xml:space="preserve"> collective comm</w:t>
      </w:r>
      <w:r w:rsidRPr="00D414C8">
        <w:t>u</w:t>
      </w:r>
      <w:r w:rsidRPr="00D414C8">
        <w:t xml:space="preserve">nication primitive to support applications in a more efficient manner. </w:t>
      </w:r>
    </w:p>
    <w:p w14:paraId="5E5528B6" w14:textId="77777777" w:rsidR="000D6DFC" w:rsidRDefault="000D6DFC" w:rsidP="00592F51">
      <w:pPr>
        <w:pStyle w:val="Heading3"/>
      </w:pPr>
      <w:bookmarkStart w:id="14" w:name="_Toc364974054"/>
      <w:r w:rsidRPr="000D6DFC">
        <w:t>Execution model</w:t>
      </w:r>
      <w:bookmarkEnd w:id="14"/>
    </w:p>
    <w:p w14:paraId="2A9DBBA7" w14:textId="77777777" w:rsidR="00E91CE8" w:rsidRPr="00D414C8" w:rsidRDefault="00E91CE8" w:rsidP="00E91CE8">
      <w:pPr>
        <w:pStyle w:val="BodyText"/>
        <w:ind w:firstLine="0"/>
        <w:jc w:val="center"/>
      </w:pPr>
      <w:r w:rsidRPr="00D414C8">
        <w:rPr>
          <w:noProof/>
        </w:rPr>
        <w:drawing>
          <wp:inline distT="0" distB="0" distL="0" distR="0" wp14:anchorId="7FCAC051" wp14:editId="2040D7C1">
            <wp:extent cx="2712440" cy="1578292"/>
            <wp:effectExtent l="0" t="0" r="0" b="317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7343" cy="1581145"/>
                    </a:xfrm>
                    <a:prstGeom prst="rect">
                      <a:avLst/>
                    </a:prstGeom>
                    <a:noFill/>
                    <a:ln>
                      <a:noFill/>
                    </a:ln>
                  </pic:spPr>
                </pic:pic>
              </a:graphicData>
            </a:graphic>
          </wp:inline>
        </w:drawing>
      </w:r>
    </w:p>
    <w:p w14:paraId="0875CF48" w14:textId="254C4D4A" w:rsidR="00E91CE8" w:rsidRPr="00E91CE8" w:rsidRDefault="00E91CE8" w:rsidP="00E7595D">
      <w:pPr>
        <w:pStyle w:val="figurecaption"/>
        <w:spacing w:after="120"/>
      </w:pPr>
      <w:r w:rsidRPr="000D6DFC">
        <w:t>Map-AllGather Collective</w:t>
      </w:r>
    </w:p>
    <w:p w14:paraId="0407AA82" w14:textId="2E2BCA96" w:rsidR="000D6DFC" w:rsidRPr="00D414C8" w:rsidRDefault="000D6DFC" w:rsidP="000D6DFC">
      <w:pPr>
        <w:pStyle w:val="BodyText"/>
      </w:pPr>
      <w:r w:rsidRPr="00D414C8">
        <w:t>Map-AllGather primitive broadcasts the Map Task ou</w:t>
      </w:r>
      <w:r w:rsidRPr="00D414C8">
        <w:t>t</w:t>
      </w:r>
      <w:r w:rsidRPr="00D414C8">
        <w:t xml:space="preserve">puts to all computational nodes (all-to-all communication) of the computation, </w:t>
      </w:r>
      <w:r w:rsidR="00841221" w:rsidRPr="00D414C8">
        <w:t>and then</w:t>
      </w:r>
      <w:r w:rsidRPr="00D414C8">
        <w:t xml:space="preserve"> assembles them together in the recipient nodes</w:t>
      </w:r>
      <w:r w:rsidR="00841221" w:rsidRPr="00D414C8">
        <w:t xml:space="preserve"> as depicted in </w:t>
      </w:r>
      <w:r w:rsidR="0078074F" w:rsidRPr="00D414C8">
        <w:t>F</w:t>
      </w:r>
      <w:r w:rsidR="00841221" w:rsidRPr="00D414C8">
        <w:t>igure 2</w:t>
      </w:r>
      <w:r w:rsidRPr="00D414C8">
        <w:t xml:space="preserve">. Each Map worker will deliver its result to all other workers of the computation once the Map task </w:t>
      </w:r>
      <w:r w:rsidR="00841221" w:rsidRPr="00D414C8">
        <w:t>is completed</w:t>
      </w:r>
      <w:r w:rsidRPr="00D414C8">
        <w:t xml:space="preserve">. </w:t>
      </w:r>
    </w:p>
    <w:p w14:paraId="3524EF48" w14:textId="0F7DE756" w:rsidR="000D6DFC" w:rsidRPr="00D414C8" w:rsidRDefault="000D6DFC" w:rsidP="000D6DFC">
      <w:pPr>
        <w:pStyle w:val="BodyText"/>
      </w:pPr>
      <w:r w:rsidRPr="00D414C8">
        <w:t>The computation and communication pattern of a Map-AllGather computation is Map phase followed by AllGather communication (all-to-all) followed by the AllGather co</w:t>
      </w:r>
      <w:r w:rsidRPr="00D414C8">
        <w:t>m</w:t>
      </w:r>
      <w:r w:rsidRPr="00D414C8">
        <w:lastRenderedPageBreak/>
        <w:t xml:space="preserve">bine phase. As </w:t>
      </w:r>
      <w:r w:rsidR="0078074F" w:rsidRPr="00D414C8">
        <w:t>shown here</w:t>
      </w:r>
      <w:r w:rsidRPr="00D414C8">
        <w:t>, this model substitute</w:t>
      </w:r>
      <w:r w:rsidR="0078074F" w:rsidRPr="00D414C8">
        <w:t>s</w:t>
      </w:r>
      <w:r w:rsidR="00E91CE8">
        <w:t xml:space="preserve"> the shu</w:t>
      </w:r>
      <w:r w:rsidR="00E91CE8">
        <w:t>f</w:t>
      </w:r>
      <w:r w:rsidR="00E91CE8">
        <w:t>fle</w:t>
      </w:r>
      <w:r w:rsidR="00E91CE8">
        <w:sym w:font="Wingdings" w:char="F0E0"/>
      </w:r>
      <w:r w:rsidR="00E91CE8">
        <w:t>sort</w:t>
      </w:r>
      <w:r w:rsidR="00E91CE8">
        <w:sym w:font="Wingdings" w:char="F0E0"/>
      </w:r>
      <w:r w:rsidR="00E91CE8">
        <w:t>reduce</w:t>
      </w:r>
      <w:r w:rsidR="00E91CE8">
        <w:sym w:font="Wingdings" w:char="F0E0"/>
      </w:r>
      <w:r w:rsidR="00E91CE8">
        <w:t>merge</w:t>
      </w:r>
      <w:r w:rsidR="00E91CE8">
        <w:sym w:font="Wingdings" w:char="F0E0"/>
      </w:r>
      <w:r w:rsidRPr="00D414C8">
        <w:t xml:space="preserve">broadcast steps of the </w:t>
      </w:r>
      <w:r w:rsidR="00393ECF" w:rsidRPr="00D414C8">
        <w:t>MR-MB</w:t>
      </w:r>
      <w:r w:rsidRPr="00D414C8">
        <w:t xml:space="preserve"> with all-to-all broadcast and Allgather combine.</w:t>
      </w:r>
    </w:p>
    <w:p w14:paraId="51A49B43" w14:textId="77777777" w:rsidR="000D6DFC" w:rsidRPr="000D6DFC" w:rsidRDefault="000D6DFC" w:rsidP="00592F51">
      <w:pPr>
        <w:pStyle w:val="Heading3"/>
      </w:pPr>
      <w:bookmarkStart w:id="15" w:name="_Toc364974055"/>
      <w:r w:rsidRPr="000D6DFC">
        <w:t>Data Model</w:t>
      </w:r>
      <w:bookmarkEnd w:id="15"/>
    </w:p>
    <w:p w14:paraId="32E541A4" w14:textId="521F2831" w:rsidR="000D6DFC" w:rsidRPr="00D414C8" w:rsidRDefault="000D6DFC" w:rsidP="000D6DFC">
      <w:pPr>
        <w:pStyle w:val="BodyText"/>
      </w:pPr>
      <w:r w:rsidRPr="00D414C8">
        <w:t>For Map-AllGather</w:t>
      </w:r>
      <w:r w:rsidR="00640E9D">
        <w:t>,</w:t>
      </w:r>
      <w:r w:rsidRPr="00D414C8">
        <w:t xml:space="preserve"> the map output key should be an i</w:t>
      </w:r>
      <w:r w:rsidRPr="00D414C8">
        <w:t>n</w:t>
      </w:r>
      <w:r w:rsidRPr="00D414C8">
        <w:t>teger specifying the location of the output value in the resul</w:t>
      </w:r>
      <w:r w:rsidRPr="00D414C8">
        <w:t>t</w:t>
      </w:r>
      <w:r w:rsidRPr="00D414C8">
        <w:t>ant gathered data product. Map output values can be vectors, set</w:t>
      </w:r>
      <w:r w:rsidR="0078074F" w:rsidRPr="00D414C8">
        <w:t>s</w:t>
      </w:r>
      <w:r w:rsidRPr="00D414C8">
        <w:t xml:space="preserve"> of vectors (partial matrix) or single values. </w:t>
      </w:r>
      <w:r w:rsidR="00DF7681" w:rsidRPr="00D414C8">
        <w:t>Final o</w:t>
      </w:r>
      <w:r w:rsidRPr="00D414C8">
        <w:t xml:space="preserve">utput value of the Map-AllGather operation is an assembled array of Map output values in the order of their corresponding keys. The result of AllGather-Combine will be provided to the Map tasks of the next iteration as the loop variant </w:t>
      </w:r>
      <w:r w:rsidR="00DF7681" w:rsidRPr="00D414C8">
        <w:t xml:space="preserve">data </w:t>
      </w:r>
      <w:r w:rsidRPr="00D414C8">
        <w:t xml:space="preserve">using the APIs and mechanisms suggested in </w:t>
      </w:r>
      <w:r w:rsidR="0078074F" w:rsidRPr="00D414C8">
        <w:t>S</w:t>
      </w:r>
      <w:r w:rsidRPr="00D414C8">
        <w:t>ection 2.2.1.</w:t>
      </w:r>
    </w:p>
    <w:p w14:paraId="2014046D" w14:textId="3FA518E5" w:rsidR="000D6DFC" w:rsidRPr="00D414C8" w:rsidRDefault="000D6DFC" w:rsidP="000D6DFC">
      <w:pPr>
        <w:pStyle w:val="BodyText"/>
      </w:pPr>
      <w:r w:rsidRPr="00D414C8">
        <w:t xml:space="preserve">The final assembly of AllGather data can be performed by implementing a custom combiner or using </w:t>
      </w:r>
      <w:r w:rsidR="00DF7681" w:rsidRPr="00D414C8">
        <w:t xml:space="preserve">the </w:t>
      </w:r>
      <w:r w:rsidRPr="00D414C8">
        <w:t xml:space="preserve">default </w:t>
      </w:r>
      <w:r w:rsidR="00DF7681" w:rsidRPr="00D414C8">
        <w:t>co</w:t>
      </w:r>
      <w:r w:rsidR="00DF7681" w:rsidRPr="00D414C8">
        <w:t>m</w:t>
      </w:r>
      <w:r w:rsidR="00DF7681" w:rsidRPr="00D414C8">
        <w:t xml:space="preserve">biner of </w:t>
      </w:r>
      <w:r w:rsidRPr="00D414C8">
        <w:t>AllGather-combine. Custom combiner allows the user to specify a custom assembling function. In this case, the input to the assembling function is a list of Map outputs key-value pairs, ordered by the key. This assembling function gets executed in each worker node</w:t>
      </w:r>
      <w:r w:rsidR="00DF7681" w:rsidRPr="00D414C8">
        <w:t xml:space="preserve"> after all the data is received</w:t>
      </w:r>
      <w:r w:rsidRPr="00D414C8">
        <w:t xml:space="preserve">. </w:t>
      </w:r>
    </w:p>
    <w:p w14:paraId="3AFA86E4" w14:textId="47FBA315" w:rsidR="000D6DFC" w:rsidRPr="00D414C8" w:rsidRDefault="000D6DFC" w:rsidP="000D6DFC">
      <w:pPr>
        <w:pStyle w:val="BodyText"/>
      </w:pPr>
      <w:r w:rsidRPr="00D414C8">
        <w:t>The default combiner should work for most of the use cases</w:t>
      </w:r>
      <w:r w:rsidR="0078074F" w:rsidRPr="00D414C8">
        <w:t>,</w:t>
      </w:r>
      <w:r w:rsidRPr="00D414C8">
        <w:t xml:space="preserve"> as the combining of AllGather data is oftentimes a tri</w:t>
      </w:r>
      <w:r w:rsidRPr="00D414C8">
        <w:t>v</w:t>
      </w:r>
      <w:r w:rsidRPr="00D414C8">
        <w:t xml:space="preserve">ial process. The default combiner expect the Map outputs to be in &lt;int, double[]&gt; format. In </w:t>
      </w:r>
      <w:r w:rsidR="00640E9D">
        <w:t>a m</w:t>
      </w:r>
      <w:r w:rsidRPr="00D414C8">
        <w:t>atrix example</w:t>
      </w:r>
      <w:r w:rsidR="0078074F" w:rsidRPr="00D414C8">
        <w:t>,</w:t>
      </w:r>
      <w:r w:rsidRPr="00D414C8">
        <w:t xml:space="preserve"> the key would represent the row index of the output matrix and the value would contain the corresponding row vector. Map ou</w:t>
      </w:r>
      <w:r w:rsidRPr="00D414C8">
        <w:t>t</w:t>
      </w:r>
      <w:r w:rsidRPr="00D414C8">
        <w:t>puts with duplicate keys (same key for multiple output va</w:t>
      </w:r>
      <w:r w:rsidRPr="00D414C8">
        <w:t>l</w:t>
      </w:r>
      <w:r w:rsidRPr="00D414C8">
        <w:t xml:space="preserve">ues) are not supported and </w:t>
      </w:r>
      <w:r w:rsidR="0078074F" w:rsidRPr="00D414C8">
        <w:t xml:space="preserve">therefore </w:t>
      </w:r>
      <w:r w:rsidRPr="00D414C8">
        <w:t>ignored.</w:t>
      </w:r>
    </w:p>
    <w:p w14:paraId="3815A2A2" w14:textId="73EC940D" w:rsidR="000D6DFC" w:rsidRPr="00D414C8" w:rsidRDefault="000D6DFC" w:rsidP="000D6DFC">
      <w:pPr>
        <w:pStyle w:val="BodyText"/>
      </w:pPr>
      <w:r w:rsidRPr="00D414C8">
        <w:t xml:space="preserve">Users can </w:t>
      </w:r>
      <w:r w:rsidR="0088621D" w:rsidRPr="00D414C8">
        <w:t xml:space="preserve">deploy </w:t>
      </w:r>
      <w:r w:rsidRPr="00D414C8">
        <w:t xml:space="preserve">their Mapper implementations as is with Map-AllGather primitive. </w:t>
      </w:r>
      <w:r w:rsidR="0078074F" w:rsidRPr="00D414C8">
        <w:t xml:space="preserve">They need </w:t>
      </w:r>
      <w:r w:rsidR="00640E9D">
        <w:t xml:space="preserve">to </w:t>
      </w:r>
      <w:r w:rsidRPr="00D414C8">
        <w:t xml:space="preserve">specify </w:t>
      </w:r>
      <w:r w:rsidR="00640E9D">
        <w:t xml:space="preserve">only </w:t>
      </w:r>
      <w:r w:rsidRPr="00D414C8">
        <w:t>the co</w:t>
      </w:r>
      <w:r w:rsidRPr="00D414C8">
        <w:t>l</w:t>
      </w:r>
      <w:r w:rsidRPr="00D414C8">
        <w:t>lective operation</w:t>
      </w:r>
      <w:r w:rsidR="0078074F" w:rsidRPr="00D414C8">
        <w:t>,</w:t>
      </w:r>
      <w:r w:rsidRPr="00D414C8">
        <w:t xml:space="preserve"> </w:t>
      </w:r>
      <w:r w:rsidR="0078074F" w:rsidRPr="00D414C8">
        <w:t>after which</w:t>
      </w:r>
      <w:r w:rsidRPr="00D414C8">
        <w:t xml:space="preserve"> the shuffle and reduce phases of MapReduce would be </w:t>
      </w:r>
      <w:r w:rsidR="001A6F10" w:rsidRPr="00D414C8">
        <w:t>substituted</w:t>
      </w:r>
      <w:r w:rsidRPr="00D414C8">
        <w:t xml:space="preserve"> by the </w:t>
      </w:r>
      <w:r w:rsidR="00640E9D">
        <w:t>Map-</w:t>
      </w:r>
      <w:r w:rsidRPr="00D414C8">
        <w:t xml:space="preserve">AllGather communication and computations. </w:t>
      </w:r>
    </w:p>
    <w:p w14:paraId="310CF778" w14:textId="3451D022" w:rsidR="000D6DFC" w:rsidRPr="000D6DFC" w:rsidRDefault="000D6DFC" w:rsidP="00592F51">
      <w:pPr>
        <w:pStyle w:val="Heading3"/>
      </w:pPr>
      <w:bookmarkStart w:id="16" w:name="_Toc364974056"/>
      <w:r w:rsidRPr="000D6DFC">
        <w:t>Cost Model</w:t>
      </w:r>
      <w:bookmarkEnd w:id="16"/>
    </w:p>
    <w:p w14:paraId="597E8F88" w14:textId="522EED8D" w:rsidR="000D6DFC" w:rsidRPr="00D414C8" w:rsidRDefault="0088621D" w:rsidP="000D6DFC">
      <w:pPr>
        <w:pStyle w:val="BodyText"/>
      </w:pPr>
      <w:r w:rsidRPr="00D414C8">
        <w:t>Using a</w:t>
      </w:r>
      <w:r w:rsidR="000D6DFC" w:rsidRPr="00D414C8">
        <w:t>n optimized implementation of AllGather, such as a b</w:t>
      </w:r>
      <w:r w:rsidRPr="00D414C8">
        <w:t>i</w:t>
      </w:r>
      <w:r w:rsidR="000D6DFC" w:rsidRPr="00D414C8">
        <w:t>-directional exchange</w:t>
      </w:r>
      <w:r w:rsidRPr="00D414C8">
        <w:t>-</w:t>
      </w:r>
      <w:r w:rsidR="000D6DFC" w:rsidRPr="00D414C8">
        <w:t>based implementation</w:t>
      </w:r>
      <w:r w:rsidR="000D6DFC" w:rsidRPr="00D414C8">
        <w:fldChar w:fldCharType="begin"/>
      </w:r>
      <w:r w:rsidR="005A0B7E"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D6DFC" w:rsidRPr="00D414C8">
        <w:fldChar w:fldCharType="separate"/>
      </w:r>
      <w:r w:rsidR="005A0B7E" w:rsidRPr="00D414C8">
        <w:rPr>
          <w:noProof/>
        </w:rPr>
        <w:t>[</w:t>
      </w:r>
      <w:hyperlink w:anchor="_ENREF_1" w:tooltip="Chan, 2007 #2599" w:history="1">
        <w:r w:rsidR="00192242" w:rsidRPr="00D414C8">
          <w:rPr>
            <w:noProof/>
          </w:rPr>
          <w:t>1</w:t>
        </w:r>
      </w:hyperlink>
      <w:r w:rsidR="005A0B7E" w:rsidRPr="00D414C8">
        <w:rPr>
          <w:noProof/>
        </w:rPr>
        <w:t>]</w:t>
      </w:r>
      <w:r w:rsidR="000D6DFC" w:rsidRPr="00D414C8">
        <w:fldChar w:fldCharType="end"/>
      </w:r>
      <w:r w:rsidR="000D6DFC" w:rsidRPr="00D414C8">
        <w:t>, we can estimate the cost of the AllGather component</w:t>
      </w:r>
      <w:r w:rsidR="00637AA7" w:rsidRPr="00D414C8">
        <w:t xml:space="preserve"> as follow</w:t>
      </w:r>
      <w:r w:rsidRPr="00D414C8">
        <w:t>s</w:t>
      </w:r>
      <w:r w:rsidR="00E8449B" w:rsidRPr="00D414C8">
        <w:t xml:space="preserve"> </w:t>
      </w:r>
      <w:r w:rsidR="00637AA7" w:rsidRPr="00D414C8">
        <w:t>u</w:t>
      </w:r>
      <w:r w:rsidR="00637AA7" w:rsidRPr="00D414C8">
        <w:t>s</w:t>
      </w:r>
      <w:r w:rsidR="00637AA7" w:rsidRPr="00D414C8">
        <w:t>ing the Hockney model</w:t>
      </w:r>
      <w:r w:rsidR="00637AA7" w:rsidRPr="00D414C8">
        <w:fldChar w:fldCharType="begin">
          <w:fldData xml:space="preserve">PEVuZE5vdGU+PENpdGU+PEF1dGhvcj5Ib2NrbmV5PC9BdXRob3I+PFllYXI+MTk5NDwvWWVhcj48
UmVjTnVtPjI2MDE8L1JlY051bT48RGlzcGxheVRleHQ+WzU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192242" w:rsidRPr="00D414C8">
        <w:instrText xml:space="preserve"> ADDIN EN.CITE </w:instrText>
      </w:r>
      <w:r w:rsidR="00192242" w:rsidRPr="00D414C8">
        <w:fldChar w:fldCharType="begin">
          <w:fldData xml:space="preserve">PEVuZE5vdGU+PENpdGU+PEF1dGhvcj5Ib2NrbmV5PC9BdXRob3I+PFllYXI+MTk5NDwvWWVhcj48
UmVjTnVtPjI2MDE8L1JlY051bT48RGlzcGxheVRleHQ+WzU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192242" w:rsidRPr="00D414C8">
        <w:instrText xml:space="preserve"> ADDIN EN.CITE.DATA </w:instrText>
      </w:r>
      <w:r w:rsidR="00192242" w:rsidRPr="00D414C8">
        <w:fldChar w:fldCharType="end"/>
      </w:r>
      <w:r w:rsidR="00637AA7" w:rsidRPr="00D414C8">
        <w:fldChar w:fldCharType="separate"/>
      </w:r>
      <w:r w:rsidR="00192242" w:rsidRPr="00D414C8">
        <w:rPr>
          <w:noProof/>
        </w:rPr>
        <w:t>[</w:t>
      </w:r>
      <w:hyperlink w:anchor="_ENREF_5" w:tooltip="Pjesivac-Grbovic, 2005 #2600" w:history="1">
        <w:r w:rsidR="00192242" w:rsidRPr="00D414C8">
          <w:rPr>
            <w:noProof/>
          </w:rPr>
          <w:t>5</w:t>
        </w:r>
      </w:hyperlink>
      <w:r w:rsidR="00192242" w:rsidRPr="00D414C8">
        <w:rPr>
          <w:noProof/>
        </w:rPr>
        <w:t xml:space="preserve">, </w:t>
      </w:r>
      <w:hyperlink w:anchor="_ENREF_9" w:tooltip="Hockney, 1994 #2601" w:history="1">
        <w:r w:rsidR="00192242" w:rsidRPr="00D414C8">
          <w:rPr>
            <w:noProof/>
          </w:rPr>
          <w:t>9</w:t>
        </w:r>
      </w:hyperlink>
      <w:r w:rsidR="00192242" w:rsidRPr="00D414C8">
        <w:rPr>
          <w:noProof/>
        </w:rPr>
        <w:t>]</w:t>
      </w:r>
      <w:r w:rsidR="00637AA7" w:rsidRPr="00D414C8">
        <w:fldChar w:fldCharType="end"/>
      </w:r>
      <w:r w:rsidR="00E8449B" w:rsidRPr="00D414C8">
        <w:t>,</w:t>
      </w:r>
      <w:r w:rsidR="00637AA7" w:rsidRPr="00D414C8">
        <w:t xml:space="preserve"> where α is the latency and β is the transmission time per data item (1/bandwidth))</w:t>
      </w:r>
      <w:r w:rsidR="000D6DFC" w:rsidRPr="00D414C8">
        <w:t xml:space="preserve">, </w:t>
      </w:r>
      <w:r w:rsidR="000D6DFC" w:rsidRPr="00D414C8">
        <w:rPr>
          <w:i/>
        </w:rPr>
        <w:t>m</w:t>
      </w:r>
      <w:r w:rsidR="000D6DFC" w:rsidRPr="00D414C8">
        <w:t xml:space="preserve"> </w:t>
      </w:r>
      <w:r w:rsidR="00E8449B" w:rsidRPr="00D414C8">
        <w:t>is the number of map tasks and n</w:t>
      </w:r>
      <w:r w:rsidR="00E8449B" w:rsidRPr="00D414C8">
        <w:rPr>
          <w:vertAlign w:val="subscript"/>
        </w:rPr>
        <w:t>v</w:t>
      </w:r>
      <w:r w:rsidR="00E8449B" w:rsidRPr="00D414C8">
        <w:t xml:space="preserve"> is the size of AllGather data.</w:t>
      </w:r>
    </w:p>
    <w:p w14:paraId="6755458C" w14:textId="77777777" w:rsidR="000D6DFC" w:rsidRPr="00D414C8" w:rsidRDefault="006B4C26"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α+</m:t>
          </m:r>
          <m:f>
            <m:fPr>
              <m:ctrlPr>
                <w:rPr>
                  <w:rFonts w:ascii="Cambria Math" w:hAnsi="Cambria Math"/>
                  <w:i/>
                </w:rPr>
              </m:ctrlPr>
            </m:fPr>
            <m:num>
              <m:r>
                <w:rPr>
                  <w:rFonts w:ascii="Cambria Math" w:hAnsi="Cambria Math"/>
                </w:rPr>
                <m:t>m-1</m:t>
              </m:r>
            </m:num>
            <m:den>
              <m:r>
                <w:rPr>
                  <w:rFonts w:ascii="Cambria Math" w:hAnsi="Cambria Math"/>
                </w:rPr>
                <m:t>m</m:t>
              </m:r>
            </m:den>
          </m:f>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oMath>
      </m:oMathPara>
    </w:p>
    <w:p w14:paraId="0E660357" w14:textId="17B0B4DB" w:rsidR="000D6DFC" w:rsidRPr="00D414C8" w:rsidRDefault="000D6DFC" w:rsidP="00F77682">
      <w:pPr>
        <w:pStyle w:val="BodyText"/>
      </w:pPr>
      <w:r w:rsidRPr="00D414C8">
        <w:t xml:space="preserve">It’s also possible to further reduce this cost by performing local aggregation in the Map worker nodes. The variation of Map task completion times will also help to avoid network congestion in these implementations. </w:t>
      </w:r>
    </w:p>
    <w:p w14:paraId="7A9AC9E3" w14:textId="454F660F" w:rsidR="000D6DFC" w:rsidRPr="00D414C8" w:rsidRDefault="000D6DFC" w:rsidP="000D6DFC">
      <w:pPr>
        <w:pStyle w:val="BodyText"/>
      </w:pPr>
      <w:r w:rsidRPr="00D414C8">
        <w:t>Map-Allgather substitute</w:t>
      </w:r>
      <w:r w:rsidR="0088621D" w:rsidRPr="00D414C8">
        <w:t>s</w:t>
      </w:r>
      <w:r w:rsidRPr="00D414C8">
        <w:t xml:space="preserve"> the Map output processing (collect, spill, merge), R</w:t>
      </w:r>
      <w:r w:rsidRPr="00D414C8">
        <w:t>e</w:t>
      </w:r>
      <w:r w:rsidRPr="00D414C8">
        <w:t>duce task (shuffle, merge, execute, write), Merge task (shu</w:t>
      </w:r>
      <w:r w:rsidRPr="00D414C8">
        <w:t>f</w:t>
      </w:r>
      <w:r w:rsidRPr="00D414C8">
        <w:t>fle, execute) and broadcast overheads with a less costly Al</w:t>
      </w:r>
      <w:r w:rsidRPr="00D414C8">
        <w:t>l</w:t>
      </w:r>
      <w:r w:rsidRPr="00D414C8">
        <w:t xml:space="preserve">Gather operation. </w:t>
      </w:r>
    </w:p>
    <w:p w14:paraId="1F400CE4" w14:textId="77777777" w:rsidR="000D6DFC" w:rsidRPr="00637AA7" w:rsidRDefault="000D6DFC" w:rsidP="00592F51">
      <w:pPr>
        <w:pStyle w:val="Heading2"/>
      </w:pPr>
      <w:bookmarkStart w:id="17" w:name="_Toc364974057"/>
      <w:r w:rsidRPr="00637AA7">
        <w:t>Fault tolerance</w:t>
      </w:r>
      <w:bookmarkEnd w:id="17"/>
    </w:p>
    <w:p w14:paraId="773B5161" w14:textId="237375A0" w:rsidR="000D6DFC" w:rsidRPr="00D414C8" w:rsidRDefault="00EA6F58" w:rsidP="000D6DFC">
      <w:pPr>
        <w:pStyle w:val="BodyText"/>
      </w:pPr>
      <w:r w:rsidRPr="00D414C8">
        <w:t>All-Gather</w:t>
      </w:r>
      <w:r w:rsidR="00AE2DD4" w:rsidRPr="00D414C8">
        <w:t xml:space="preserve"> partial data product transfers from Map </w:t>
      </w:r>
      <w:r w:rsidR="00D57BAE">
        <w:t>to workers</w:t>
      </w:r>
      <w:r w:rsidR="00AE2DD4" w:rsidRPr="00D414C8">
        <w:t xml:space="preserve"> can fail</w:t>
      </w:r>
      <w:r w:rsidRPr="00D414C8">
        <w:t xml:space="preserve"> due to communication </w:t>
      </w:r>
      <w:r w:rsidR="00987887" w:rsidRPr="00D414C8">
        <w:t xml:space="preserve">mishaps </w:t>
      </w:r>
      <w:r w:rsidRPr="00D414C8">
        <w:t xml:space="preserve">and other </w:t>
      </w:r>
      <w:r w:rsidR="00987887" w:rsidRPr="00D414C8">
        <w:t>breakdowns</w:t>
      </w:r>
      <w:r w:rsidR="00AE2DD4" w:rsidRPr="00D414C8">
        <w:t>.</w:t>
      </w:r>
      <w:r w:rsidRPr="00D414C8">
        <w:t xml:space="preserve"> </w:t>
      </w:r>
      <w:r w:rsidR="000D6DFC" w:rsidRPr="00D414C8">
        <w:t xml:space="preserve">When task level fault tolerance (typical </w:t>
      </w:r>
      <w:r w:rsidRPr="00D414C8">
        <w:t>M</w:t>
      </w:r>
      <w:r w:rsidR="000D6DFC" w:rsidRPr="00D414C8">
        <w:t>ap</w:t>
      </w:r>
      <w:r w:rsidRPr="00D414C8">
        <w:t>R</w:t>
      </w:r>
      <w:r w:rsidR="000D6DFC" w:rsidRPr="00D414C8">
        <w:t>e</w:t>
      </w:r>
      <w:r w:rsidR="000D6DFC" w:rsidRPr="00D414C8">
        <w:t xml:space="preserve">duce fault tolerance) is </w:t>
      </w:r>
      <w:r w:rsidR="00AE2DD4" w:rsidRPr="00D414C8">
        <w:t>enabled,</w:t>
      </w:r>
      <w:r w:rsidR="000D6DFC" w:rsidRPr="00D414C8">
        <w:t xml:space="preserve"> it’s possible for the workers to read </w:t>
      </w:r>
      <w:r w:rsidR="00AE2DD4" w:rsidRPr="00D414C8">
        <w:t xml:space="preserve">the missing </w:t>
      </w:r>
      <w:r w:rsidR="000D6DFC" w:rsidRPr="00D414C8">
        <w:t>map output data from the persistent sto</w:t>
      </w:r>
      <w:r w:rsidR="000D6DFC" w:rsidRPr="00D414C8">
        <w:t>r</w:t>
      </w:r>
      <w:r w:rsidR="000D6DFC" w:rsidRPr="00D414C8">
        <w:t>age (e</w:t>
      </w:r>
      <w:r w:rsidR="00987887" w:rsidRPr="00D414C8">
        <w:t>.</w:t>
      </w:r>
      <w:r w:rsidR="000D6DFC" w:rsidRPr="00D414C8">
        <w:t>g</w:t>
      </w:r>
      <w:r w:rsidR="00987887" w:rsidRPr="00D414C8">
        <w:t>.</w:t>
      </w:r>
      <w:r w:rsidR="000D6DFC" w:rsidRPr="00D414C8">
        <w:t xml:space="preserve">HDFS) to </w:t>
      </w:r>
      <w:r w:rsidR="00AE2DD4" w:rsidRPr="00D414C8">
        <w:t xml:space="preserve">successfully </w:t>
      </w:r>
      <w:r w:rsidR="000D6DFC" w:rsidRPr="00D414C8">
        <w:t>perform the All-Gather co</w:t>
      </w:r>
      <w:r w:rsidR="000D6DFC" w:rsidRPr="00D414C8">
        <w:t>m</w:t>
      </w:r>
      <w:r w:rsidR="000D6DFC" w:rsidRPr="00D414C8">
        <w:t xml:space="preserve">putation. </w:t>
      </w:r>
    </w:p>
    <w:p w14:paraId="39ADEC2D" w14:textId="6B56BA94" w:rsidR="000D6DFC" w:rsidRPr="00D414C8" w:rsidRDefault="000D6DFC" w:rsidP="000D6DFC">
      <w:pPr>
        <w:pStyle w:val="BodyText"/>
      </w:pPr>
      <w:r w:rsidRPr="00D414C8">
        <w:lastRenderedPageBreak/>
        <w:t xml:space="preserve">The fault tolerance and the speculative execution of MapReduce </w:t>
      </w:r>
      <w:r w:rsidR="00AE2DD4" w:rsidRPr="00D414C8">
        <w:t>enable</w:t>
      </w:r>
      <w:r w:rsidRPr="00D414C8">
        <w:t xml:space="preserve"> duplicate execution of tasks. </w:t>
      </w:r>
      <w:r w:rsidR="00D57BAE">
        <w:t>Map-Allther can perform the d</w:t>
      </w:r>
      <w:r w:rsidRPr="00D414C8">
        <w:t xml:space="preserve">uplicate </w:t>
      </w:r>
      <w:r w:rsidR="00AE2DD4" w:rsidRPr="00D414C8">
        <w:t xml:space="preserve">data </w:t>
      </w:r>
      <w:r w:rsidRPr="00D414C8">
        <w:t>detection before the final a</w:t>
      </w:r>
      <w:r w:rsidRPr="00D414C8">
        <w:t>s</w:t>
      </w:r>
      <w:r w:rsidRPr="00D414C8">
        <w:t>sembly of t</w:t>
      </w:r>
      <w:r w:rsidR="00D57BAE">
        <w:t>he data at the recipient nodes to handle any dupl</w:t>
      </w:r>
      <w:r w:rsidR="00D57BAE">
        <w:t>i</w:t>
      </w:r>
      <w:r w:rsidR="00D57BAE">
        <w:t>cate executions.</w:t>
      </w:r>
    </w:p>
    <w:p w14:paraId="604A5097" w14:textId="77777777" w:rsidR="000D6DFC" w:rsidRPr="000D6DFC" w:rsidRDefault="000D6DFC" w:rsidP="00592F51">
      <w:pPr>
        <w:pStyle w:val="Heading2"/>
      </w:pPr>
      <w:bookmarkStart w:id="18" w:name="_Toc364974058"/>
      <w:r w:rsidRPr="000D6DFC">
        <w:t>Benefits</w:t>
      </w:r>
      <w:bookmarkEnd w:id="18"/>
    </w:p>
    <w:p w14:paraId="1E028D52" w14:textId="497DB9D6" w:rsidR="000D6DFC" w:rsidRPr="00D414C8" w:rsidRDefault="000D6DFC" w:rsidP="000D6DFC">
      <w:pPr>
        <w:pStyle w:val="BodyText"/>
      </w:pPr>
      <w:r w:rsidRPr="00D414C8">
        <w:t xml:space="preserve">Use of the </w:t>
      </w:r>
      <w:r w:rsidR="0046632B">
        <w:t>Map-</w:t>
      </w:r>
      <w:r w:rsidRPr="00D414C8">
        <w:t xml:space="preserve">AllGather in an iterative MapReduce computation eliminates the need for reduce, merge and broadcasting steps in that particular computation. </w:t>
      </w:r>
      <w:r w:rsidR="0046632B">
        <w:t>Also</w:t>
      </w:r>
      <w:r w:rsidRPr="00D414C8">
        <w:t xml:space="preserve"> the smaller</w:t>
      </w:r>
      <w:r w:rsidR="00987887" w:rsidRPr="00D414C8">
        <w:t>-</w:t>
      </w:r>
      <w:r w:rsidRPr="00D414C8">
        <w:t>sized multiple broadcasts of Map-AllGather prim</w:t>
      </w:r>
      <w:r w:rsidRPr="00D414C8">
        <w:t>i</w:t>
      </w:r>
      <w:r w:rsidRPr="00D414C8">
        <w:t>tive</w:t>
      </w:r>
      <w:r w:rsidR="00AE2DD4" w:rsidRPr="00D414C8">
        <w:t xml:space="preserve"> originating from multiple servers of the cluster</w:t>
      </w:r>
      <w:r w:rsidRPr="00D414C8">
        <w:t xml:space="preserve"> would be able to use the network more effectively than a single </w:t>
      </w:r>
      <w:r w:rsidR="00AA2516">
        <w:t>mon</w:t>
      </w:r>
      <w:r w:rsidR="00AA2516">
        <w:t>o</w:t>
      </w:r>
      <w:r w:rsidR="00AA2516">
        <w:t>lithic</w:t>
      </w:r>
      <w:r w:rsidRPr="00D414C8">
        <w:t xml:space="preserve"> broadcast originating from a single </w:t>
      </w:r>
      <w:r w:rsidR="00AE2DD4" w:rsidRPr="00D414C8">
        <w:t>ser</w:t>
      </w:r>
      <w:r w:rsidR="00AE2DD4" w:rsidRPr="00D414C8">
        <w:t>v</w:t>
      </w:r>
      <w:r w:rsidR="00AE2DD4" w:rsidRPr="00D414C8">
        <w:t>er</w:t>
      </w:r>
      <w:r w:rsidRPr="00D414C8">
        <w:t xml:space="preserve">. </w:t>
      </w:r>
    </w:p>
    <w:p w14:paraId="62F43BCF" w14:textId="4842F36C" w:rsidR="000D6DFC" w:rsidRPr="00D414C8" w:rsidRDefault="00AA2516" w:rsidP="000D6DFC">
      <w:pPr>
        <w:pStyle w:val="BodyText"/>
      </w:pPr>
      <w:r>
        <w:t>O</w:t>
      </w:r>
      <w:r w:rsidR="007C1191" w:rsidRPr="00D414C8">
        <w:t>ftentimes the Map task execution times are inhomog</w:t>
      </w:r>
      <w:r w:rsidR="007C1191" w:rsidRPr="00D414C8">
        <w:t>e</w:t>
      </w:r>
      <w:r w:rsidR="007C1191" w:rsidRPr="00D414C8">
        <w:t>neous</w:t>
      </w:r>
      <w:r w:rsidR="00CF6BC0" w:rsidRPr="00D414C8">
        <w:fldChar w:fldCharType="begin"/>
      </w:r>
      <w:r w:rsidR="00192242" w:rsidRPr="00D414C8">
        <w:instrText xml:space="preserve"> ADDIN EN.CITE &lt;EndNote&gt;&lt;Cite&gt;&lt;Author&gt;Ekanayake&lt;/Author&gt;&lt;Year&gt;2011&lt;/Year&gt;&lt;RecNum&gt;836&lt;/RecNum&gt;&lt;DisplayText&gt;[10]&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F6BC0" w:rsidRPr="00D414C8">
        <w:fldChar w:fldCharType="separate"/>
      </w:r>
      <w:r w:rsidR="00192242" w:rsidRPr="00D414C8">
        <w:rPr>
          <w:noProof/>
        </w:rPr>
        <w:t>[</w:t>
      </w:r>
      <w:hyperlink w:anchor="_ENREF_10" w:tooltip="Ekanayake, 2011 #836" w:history="1">
        <w:r w:rsidR="00192242" w:rsidRPr="00D414C8">
          <w:rPr>
            <w:noProof/>
          </w:rPr>
          <w:t>10</w:t>
        </w:r>
      </w:hyperlink>
      <w:r w:rsidR="00192242" w:rsidRPr="00D414C8">
        <w:rPr>
          <w:noProof/>
        </w:rPr>
        <w:t>]</w:t>
      </w:r>
      <w:r w:rsidR="00CF6BC0" w:rsidRPr="00D414C8">
        <w:fldChar w:fldCharType="end"/>
      </w:r>
      <w:r>
        <w:t xml:space="preserve"> i</w:t>
      </w:r>
      <w:r w:rsidRPr="00D414C8">
        <w:t>n typical MapReduce computations</w:t>
      </w:r>
      <w:r w:rsidR="007C1191" w:rsidRPr="00D414C8">
        <w:t xml:space="preserve">. </w:t>
      </w:r>
      <w:r w:rsidR="000D6DFC" w:rsidRPr="00D414C8">
        <w:t>Implement</w:t>
      </w:r>
      <w:r w:rsidR="000D6DFC" w:rsidRPr="00D414C8">
        <w:t>a</w:t>
      </w:r>
      <w:r w:rsidR="000D6DFC" w:rsidRPr="00D414C8">
        <w:t xml:space="preserve">tions of </w:t>
      </w:r>
      <w:r>
        <w:t>Map-</w:t>
      </w:r>
      <w:r w:rsidR="000D6DFC" w:rsidRPr="00D414C8">
        <w:t>AllGather primitive can start broadcasting the map task result values as soon as the first map task is co</w:t>
      </w:r>
      <w:r w:rsidR="000D6DFC" w:rsidRPr="00D414C8">
        <w:t>m</w:t>
      </w:r>
      <w:r w:rsidR="000D6DFC" w:rsidRPr="00D414C8">
        <w:t>pleted. This mechanism ensures that almost all the data is broadcasted by the time the last map task completes its ex</w:t>
      </w:r>
      <w:r w:rsidR="000D6DFC" w:rsidRPr="00D414C8">
        <w:t>e</w:t>
      </w:r>
      <w:r w:rsidR="000D6DFC" w:rsidRPr="00D414C8">
        <w:t>cution, resulting in overlap of computations with communic</w:t>
      </w:r>
      <w:r w:rsidR="000D6DFC" w:rsidRPr="00D414C8">
        <w:t>a</w:t>
      </w:r>
      <w:r w:rsidR="000D6DFC" w:rsidRPr="00D414C8">
        <w:t xml:space="preserve">tion. This benefit will be </w:t>
      </w:r>
      <w:r w:rsidR="007C1191" w:rsidRPr="00D414C8">
        <w:t xml:space="preserve">even </w:t>
      </w:r>
      <w:r w:rsidR="000D6DFC" w:rsidRPr="00D414C8">
        <w:t xml:space="preserve">more significant when we have multiple waves of map tasks. </w:t>
      </w:r>
    </w:p>
    <w:p w14:paraId="7362F96B" w14:textId="025FD014" w:rsidR="008F05D8" w:rsidRPr="00D414C8" w:rsidRDefault="000D6DFC" w:rsidP="00DF2F16">
      <w:pPr>
        <w:pStyle w:val="BodyText"/>
      </w:pPr>
      <w:r w:rsidRPr="00D414C8">
        <w:t>In addition to improving the performance, this primitive also enhances usability</w:t>
      </w:r>
      <w:r w:rsidR="00987887" w:rsidRPr="00D414C8">
        <w:t>,</w:t>
      </w:r>
      <w:r w:rsidRPr="00D414C8">
        <w:t xml:space="preserve"> as it eliminates the overhead of i</w:t>
      </w:r>
      <w:r w:rsidRPr="00D414C8">
        <w:t>m</w:t>
      </w:r>
      <w:r w:rsidRPr="00D414C8">
        <w:t xml:space="preserve">plementing reduce and/or merge functions. Map-AllGather can be used to </w:t>
      </w:r>
      <w:r w:rsidR="007F3DDD" w:rsidRPr="00D414C8">
        <w:t xml:space="preserve">efficiently </w:t>
      </w:r>
      <w:r w:rsidRPr="00D414C8">
        <w:t>schedule the next iteration or the next application of the computational flow as well.</w:t>
      </w:r>
      <w:bookmarkStart w:id="19" w:name="_Toc364974062"/>
    </w:p>
    <w:p w14:paraId="5F35026E" w14:textId="370774A2" w:rsidR="000D6DFC" w:rsidRPr="000D6DFC" w:rsidRDefault="000D6DFC" w:rsidP="00592F51">
      <w:pPr>
        <w:pStyle w:val="Heading1"/>
      </w:pPr>
      <w:r w:rsidRPr="000D6DFC">
        <w:t>Map-AllReduce Collective</w:t>
      </w:r>
      <w:bookmarkEnd w:id="19"/>
    </w:p>
    <w:p w14:paraId="0FAB2695" w14:textId="59989C1E" w:rsidR="000D6DFC" w:rsidRPr="00D414C8" w:rsidRDefault="000D6DFC" w:rsidP="000D6DFC">
      <w:pPr>
        <w:pStyle w:val="BodyText"/>
      </w:pPr>
      <w:r w:rsidRPr="00D414C8">
        <w:t xml:space="preserve">AllReduce is a collective pattern which combines a set of values emitted by all the workers based on a </w:t>
      </w:r>
      <w:r w:rsidR="00F102E2" w:rsidRPr="00D414C8">
        <w:t xml:space="preserve">given </w:t>
      </w:r>
      <w:r w:rsidRPr="00D414C8">
        <w:t>operation and makes the results available to all the workers</w:t>
      </w:r>
      <w:r w:rsidRPr="00D414C8">
        <w:fldChar w:fldCharType="begin"/>
      </w:r>
      <w:r w:rsidR="005A0B7E"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5A0B7E" w:rsidRPr="00D414C8">
        <w:rPr>
          <w:noProof/>
        </w:rPr>
        <w:t>[</w:t>
      </w:r>
      <w:hyperlink w:anchor="_ENREF_1" w:tooltip="Chan, 2007 #2599" w:history="1">
        <w:r w:rsidR="00192242" w:rsidRPr="00D414C8">
          <w:rPr>
            <w:noProof/>
          </w:rPr>
          <w:t>1</w:t>
        </w:r>
      </w:hyperlink>
      <w:r w:rsidR="005A0B7E" w:rsidRPr="00D414C8">
        <w:rPr>
          <w:noProof/>
        </w:rPr>
        <w:t>]</w:t>
      </w:r>
      <w:r w:rsidRPr="00D414C8">
        <w:fldChar w:fldCharType="end"/>
      </w:r>
      <w:r w:rsidRPr="00D414C8">
        <w:t>. This pattern can be seen in many iterative data mining and graph processing algorithms. Example data-intensive iterative a</w:t>
      </w:r>
      <w:r w:rsidRPr="00D414C8">
        <w:t>p</w:t>
      </w:r>
      <w:r w:rsidRPr="00D414C8">
        <w:t>plications that have the Map-AllReduce pattern include KMeansClustering, Multi-dimensional Scaling StressCalc computation and PageRank using out links matrix.</w:t>
      </w:r>
    </w:p>
    <w:p w14:paraId="33F3D5D5" w14:textId="77777777" w:rsidR="000D6DFC" w:rsidRPr="000D6DFC" w:rsidRDefault="000D6DFC" w:rsidP="00592F51">
      <w:pPr>
        <w:pStyle w:val="Heading2"/>
      </w:pPr>
      <w:bookmarkStart w:id="20" w:name="_Toc364974063"/>
      <w:r w:rsidRPr="000D6DFC">
        <w:t>Model</w:t>
      </w:r>
      <w:bookmarkEnd w:id="20"/>
    </w:p>
    <w:p w14:paraId="2C5F0C98" w14:textId="6ED992E5" w:rsidR="000D6DFC" w:rsidRDefault="000D6DFC" w:rsidP="000D6DFC">
      <w:pPr>
        <w:pStyle w:val="BodyText"/>
      </w:pPr>
      <w:r w:rsidRPr="00D414C8">
        <w:t>We propose Map-AllReduce iterative MapReduce prim</w:t>
      </w:r>
      <w:r w:rsidRPr="00D414C8">
        <w:t>i</w:t>
      </w:r>
      <w:r w:rsidRPr="00D414C8">
        <w:t>tive</w:t>
      </w:r>
      <w:r w:rsidR="00987887" w:rsidRPr="00D414C8">
        <w:t>,</w:t>
      </w:r>
      <w:r w:rsidRPr="00D414C8">
        <w:t xml:space="preserve"> similar to the MPI AllReduce</w:t>
      </w:r>
      <w:r w:rsidRPr="00D414C8">
        <w:fldChar w:fldCharType="begin"/>
      </w:r>
      <w:r w:rsidR="005A0B7E"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5A0B7E" w:rsidRPr="00D414C8">
        <w:rPr>
          <w:noProof/>
        </w:rPr>
        <w:t>[</w:t>
      </w:r>
      <w:hyperlink w:anchor="_ENREF_1" w:tooltip="Chan, 2007 #2599" w:history="1">
        <w:r w:rsidR="00192242" w:rsidRPr="00D414C8">
          <w:rPr>
            <w:noProof/>
          </w:rPr>
          <w:t>1</w:t>
        </w:r>
      </w:hyperlink>
      <w:r w:rsidR="005A0B7E" w:rsidRPr="00D414C8">
        <w:rPr>
          <w:noProof/>
        </w:rPr>
        <w:t>]</w:t>
      </w:r>
      <w:r w:rsidRPr="00D414C8">
        <w:fldChar w:fldCharType="end"/>
      </w:r>
      <w:r w:rsidRPr="00D414C8">
        <w:t xml:space="preserve"> collective communic</w:t>
      </w:r>
      <w:r w:rsidRPr="00D414C8">
        <w:t>a</w:t>
      </w:r>
      <w:r w:rsidRPr="00D414C8">
        <w:t xml:space="preserve">tion operation, </w:t>
      </w:r>
      <w:r w:rsidR="00F102E2" w:rsidRPr="00D414C8">
        <w:t>to efficiently</w:t>
      </w:r>
      <w:r w:rsidRPr="00D414C8">
        <w:t xml:space="preserve"> aggregate and reduce the results of the Map Tasks.</w:t>
      </w:r>
    </w:p>
    <w:p w14:paraId="1ABD55E1" w14:textId="77777777" w:rsidR="00FE7ACA" w:rsidRPr="00D414C8" w:rsidRDefault="00FE7ACA" w:rsidP="00FE7ACA">
      <w:pPr>
        <w:pStyle w:val="BodyText"/>
        <w:ind w:firstLine="0"/>
      </w:pPr>
      <w:r w:rsidRPr="00D414C8">
        <w:rPr>
          <w:noProof/>
        </w:rPr>
        <w:drawing>
          <wp:inline distT="0" distB="0" distL="0" distR="0" wp14:anchorId="1367472F" wp14:editId="7C22A439">
            <wp:extent cx="3225532" cy="1383747"/>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3267" cy="1391355"/>
                    </a:xfrm>
                    <a:prstGeom prst="rect">
                      <a:avLst/>
                    </a:prstGeom>
                    <a:noFill/>
                    <a:ln>
                      <a:noFill/>
                    </a:ln>
                  </pic:spPr>
                </pic:pic>
              </a:graphicData>
            </a:graphic>
          </wp:inline>
        </w:drawing>
      </w:r>
    </w:p>
    <w:p w14:paraId="32F2769E" w14:textId="6352ECBD" w:rsidR="00FE7ACA" w:rsidRPr="00D414C8" w:rsidRDefault="00FE7ACA" w:rsidP="00E7595D">
      <w:pPr>
        <w:pStyle w:val="figurecaption"/>
        <w:spacing w:before="40" w:after="120"/>
      </w:pPr>
      <w:r w:rsidRPr="000D6DFC">
        <w:t>Map-AllReduce collective</w:t>
      </w:r>
    </w:p>
    <w:p w14:paraId="5572F03E" w14:textId="77777777" w:rsidR="000D6DFC" w:rsidRPr="000D6DFC" w:rsidRDefault="000D6DFC" w:rsidP="00592F51">
      <w:pPr>
        <w:pStyle w:val="Heading3"/>
      </w:pPr>
      <w:bookmarkStart w:id="21" w:name="_Toc364974064"/>
      <w:r w:rsidRPr="000D6DFC">
        <w:t>Execution Model</w:t>
      </w:r>
      <w:bookmarkEnd w:id="21"/>
    </w:p>
    <w:p w14:paraId="3577703D" w14:textId="6C2A4AB6" w:rsidR="000D6DFC" w:rsidRPr="00D414C8" w:rsidRDefault="000D6DFC" w:rsidP="000D6DFC">
      <w:pPr>
        <w:pStyle w:val="BodyText"/>
      </w:pPr>
      <w:r w:rsidRPr="00D414C8">
        <w:t xml:space="preserve">The computation and communication pattern of a Map-AllReduce computation is </w:t>
      </w:r>
      <w:r w:rsidR="00987887" w:rsidRPr="00D414C8">
        <w:t xml:space="preserve">a </w:t>
      </w:r>
      <w:r w:rsidRPr="00D414C8">
        <w:t>Map phase followed by the AllReduce communication and computation (reduction)</w:t>
      </w:r>
      <w:r w:rsidR="00987887" w:rsidRPr="00D414C8">
        <w:t>,</w:t>
      </w:r>
      <w:r w:rsidR="007B0D2B" w:rsidRPr="00D414C8">
        <w:t xml:space="preserve"> as depicted in </w:t>
      </w:r>
      <w:r w:rsidR="00987887" w:rsidRPr="00D414C8">
        <w:t>F</w:t>
      </w:r>
      <w:r w:rsidR="007B0D2B" w:rsidRPr="00D414C8">
        <w:t>igure 3</w:t>
      </w:r>
      <w:r w:rsidRPr="00D414C8">
        <w:t xml:space="preserve">. </w:t>
      </w:r>
      <w:r w:rsidR="00987887" w:rsidRPr="00D414C8">
        <w:t>This</w:t>
      </w:r>
      <w:r w:rsidRPr="00D414C8">
        <w:t xml:space="preserve"> model allows us to substitute the </w:t>
      </w:r>
      <w:r w:rsidR="004C6009">
        <w:lastRenderedPageBreak/>
        <w:t>shuffle</w:t>
      </w:r>
      <w:r w:rsidR="004C6009">
        <w:sym w:font="Wingdings" w:char="F0E0"/>
      </w:r>
      <w:r w:rsidR="004C6009">
        <w:t>sort</w:t>
      </w:r>
      <w:r w:rsidR="004C6009">
        <w:sym w:font="Wingdings" w:char="F0E0"/>
      </w:r>
      <w:r w:rsidR="004C6009">
        <w:t>reduce</w:t>
      </w:r>
      <w:r w:rsidR="004C6009">
        <w:sym w:font="Wingdings" w:char="F0E0"/>
      </w:r>
      <w:r w:rsidR="004C6009">
        <w:t>merge</w:t>
      </w:r>
      <w:r w:rsidR="004C6009">
        <w:sym w:font="Wingdings" w:char="F0E0"/>
      </w:r>
      <w:r w:rsidRPr="00D414C8">
        <w:t xml:space="preserve">broadcast steps of </w:t>
      </w:r>
      <w:r w:rsidR="00393ECF" w:rsidRPr="00D414C8">
        <w:t>MR-MB</w:t>
      </w:r>
      <w:r w:rsidRPr="00D414C8">
        <w:t xml:space="preserve"> with AllReduce communication in the communication layer.</w:t>
      </w:r>
      <w:r w:rsidR="000A5A30">
        <w:t xml:space="preserve"> </w:t>
      </w:r>
      <w:r w:rsidR="00987887" w:rsidRPr="00D414C8">
        <w:t xml:space="preserve">The </w:t>
      </w:r>
      <w:r w:rsidRPr="00D414C8">
        <w:t xml:space="preserve">AllReduce phase can be implemented efficiently using algorithms such as bidirectional exchange (BDE) </w:t>
      </w:r>
      <w:r w:rsidRPr="00D414C8">
        <w:fldChar w:fldCharType="begin"/>
      </w:r>
      <w:r w:rsidR="005A0B7E"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5A0B7E" w:rsidRPr="00D414C8">
        <w:rPr>
          <w:noProof/>
        </w:rPr>
        <w:t>[</w:t>
      </w:r>
      <w:hyperlink w:anchor="_ENREF_1" w:tooltip="Chan, 2007 #2599" w:history="1">
        <w:r w:rsidR="00192242" w:rsidRPr="00D414C8">
          <w:rPr>
            <w:noProof/>
          </w:rPr>
          <w:t>1</w:t>
        </w:r>
      </w:hyperlink>
      <w:r w:rsidR="005A0B7E" w:rsidRPr="00D414C8">
        <w:rPr>
          <w:noProof/>
        </w:rPr>
        <w:t>]</w:t>
      </w:r>
      <w:r w:rsidRPr="00D414C8">
        <w:fldChar w:fldCharType="end"/>
      </w:r>
      <w:r w:rsidRPr="00D414C8">
        <w:t xml:space="preserve"> or hie</w:t>
      </w:r>
      <w:r w:rsidRPr="00D414C8">
        <w:t>r</w:t>
      </w:r>
      <w:r w:rsidRPr="00D414C8">
        <w:t>archical tree</w:t>
      </w:r>
      <w:r w:rsidR="00987887" w:rsidRPr="00D414C8">
        <w:t>-</w:t>
      </w:r>
      <w:r w:rsidRPr="00D414C8">
        <w:t>based reduction.</w:t>
      </w:r>
    </w:p>
    <w:p w14:paraId="4AF614D8" w14:textId="2FBC7AB2" w:rsidR="000D6DFC" w:rsidRPr="00D414C8" w:rsidRDefault="000D6DFC" w:rsidP="004C6009">
      <w:pPr>
        <w:pStyle w:val="BodyText"/>
        <w:spacing w:after="40"/>
      </w:pPr>
      <w:r w:rsidRPr="00D414C8">
        <w:t xml:space="preserve">Map-AllReduce allows the implementations to perform local aggregation on the worker nodes across multiple map tasks and to perform hierarchical reduction of the Map Task outputs while </w:t>
      </w:r>
      <w:r w:rsidR="00FE7F8F">
        <w:t>communicating</w:t>
      </w:r>
      <w:r w:rsidRPr="00D414C8">
        <w:t xml:space="preserve"> them to all the workers. </w:t>
      </w:r>
    </w:p>
    <w:p w14:paraId="5D8A8EE3" w14:textId="77777777" w:rsidR="000D6DFC" w:rsidRDefault="000D6DFC" w:rsidP="00592F51">
      <w:pPr>
        <w:pStyle w:val="Heading3"/>
      </w:pPr>
      <w:bookmarkStart w:id="22" w:name="_Toc364974065"/>
      <w:r w:rsidRPr="000D6DFC">
        <w:t>Data Model</w:t>
      </w:r>
      <w:bookmarkEnd w:id="22"/>
    </w:p>
    <w:p w14:paraId="345222E5" w14:textId="77777777" w:rsidR="00BA7E91" w:rsidRPr="00D414C8" w:rsidRDefault="00BA7E91" w:rsidP="00BA7E91">
      <w:pPr>
        <w:pStyle w:val="BodyText"/>
        <w:ind w:firstLine="0"/>
        <w:jc w:val="center"/>
      </w:pPr>
      <w:r w:rsidRPr="00D414C8">
        <w:rPr>
          <w:noProof/>
        </w:rPr>
        <w:drawing>
          <wp:inline distT="0" distB="0" distL="0" distR="0" wp14:anchorId="0E43B6F3" wp14:editId="5346CD85">
            <wp:extent cx="2565426" cy="126553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6126" cy="1280674"/>
                    </a:xfrm>
                    <a:prstGeom prst="rect">
                      <a:avLst/>
                    </a:prstGeom>
                    <a:noFill/>
                    <a:ln>
                      <a:noFill/>
                    </a:ln>
                  </pic:spPr>
                </pic:pic>
              </a:graphicData>
            </a:graphic>
          </wp:inline>
        </w:drawing>
      </w:r>
    </w:p>
    <w:p w14:paraId="4744C54E" w14:textId="7979768F" w:rsidR="00BA7E91" w:rsidRPr="00BA7E91" w:rsidRDefault="00BA7E91" w:rsidP="00474D31">
      <w:pPr>
        <w:pStyle w:val="figurecaption"/>
        <w:spacing w:before="0" w:after="120"/>
      </w:pPr>
      <w:r w:rsidRPr="000D6DFC">
        <w:t>Example Map-AllReduce with Sum operation</w:t>
      </w:r>
    </w:p>
    <w:p w14:paraId="1A874831" w14:textId="77777777" w:rsidR="00F17350" w:rsidRDefault="000D6DFC" w:rsidP="000D6DFC">
      <w:pPr>
        <w:pStyle w:val="BodyText"/>
      </w:pPr>
      <w:r w:rsidRPr="00D414C8">
        <w:t>For Map-AllReduce</w:t>
      </w:r>
      <w:r w:rsidR="00CC6F7E" w:rsidRPr="00D414C8">
        <w:t>,</w:t>
      </w:r>
      <w:r w:rsidRPr="00D414C8">
        <w:t xml:space="preserve"> the map output values should be vectors or single values of numbers. The values belonging to each distinct map output key </w:t>
      </w:r>
      <w:r w:rsidR="00987887" w:rsidRPr="00D414C8">
        <w:t xml:space="preserve">are </w:t>
      </w:r>
      <w:r w:rsidRPr="00D414C8">
        <w:t>processed as a separate data reduction operation. Output of the Map-AllReduce operation is a list of key</w:t>
      </w:r>
      <w:r w:rsidR="00987887" w:rsidRPr="00D414C8">
        <w:t>/</w:t>
      </w:r>
      <w:r w:rsidRPr="00D414C8">
        <w:t xml:space="preserve">value pairs where each key </w:t>
      </w:r>
      <w:r w:rsidR="00CC6F7E" w:rsidRPr="00D414C8">
        <w:t xml:space="preserve">corresponds to </w:t>
      </w:r>
      <w:r w:rsidRPr="00D414C8">
        <w:t xml:space="preserve">a map output key and </w:t>
      </w:r>
      <w:r w:rsidR="00CC6F7E" w:rsidRPr="00D414C8">
        <w:t xml:space="preserve">the </w:t>
      </w:r>
      <w:r w:rsidRPr="00D414C8">
        <w:t xml:space="preserve">value is the combined value of the map output values that were associated with that map output key. </w:t>
      </w:r>
      <w:r w:rsidR="00CC6F7E" w:rsidRPr="00D414C8">
        <w:t xml:space="preserve">As shown in </w:t>
      </w:r>
      <w:r w:rsidR="00987887" w:rsidRPr="00D414C8">
        <w:t>F</w:t>
      </w:r>
      <w:r w:rsidR="00CC6F7E" w:rsidRPr="00D414C8">
        <w:t>igure 4</w:t>
      </w:r>
      <w:r w:rsidR="00987887" w:rsidRPr="00D414C8">
        <w:t>,</w:t>
      </w:r>
      <w:r w:rsidR="00453A15" w:rsidRPr="00D414C8">
        <w:t xml:space="preserve"> t</w:t>
      </w:r>
      <w:r w:rsidRPr="00D414C8">
        <w:t>he number of records in the Map-AllReduce output is equal to the number of unique map ou</w:t>
      </w:r>
      <w:r w:rsidRPr="00D414C8">
        <w:t>t</w:t>
      </w:r>
      <w:r w:rsidRPr="00D414C8">
        <w:t xml:space="preserve">put keys. For example, 10 distinct </w:t>
      </w:r>
      <w:r w:rsidR="0089112C">
        <w:t xml:space="preserve">Map output keys </w:t>
      </w:r>
      <w:r w:rsidRPr="00D414C8">
        <w:t xml:space="preserve">would result in 10 combined vectors or values. Map output value type should be a number. </w:t>
      </w:r>
    </w:p>
    <w:p w14:paraId="3B9837B5" w14:textId="5702E120" w:rsidR="000D6DFC" w:rsidRPr="00D414C8" w:rsidRDefault="000D6DFC" w:rsidP="000D6DFC">
      <w:pPr>
        <w:pStyle w:val="BodyText"/>
      </w:pPr>
      <w:r w:rsidRPr="00D414C8">
        <w:t>In addition to the summation, any commutative and ass</w:t>
      </w:r>
      <w:r w:rsidRPr="00D414C8">
        <w:t>o</w:t>
      </w:r>
      <w:r w:rsidRPr="00D414C8">
        <w:t>ciative operation can be performed using this primitive. E</w:t>
      </w:r>
      <w:r w:rsidRPr="00D414C8">
        <w:t>x</w:t>
      </w:r>
      <w:r w:rsidRPr="00D414C8">
        <w:t>ample operations include sum, max, min, count, and product operations. Operations such as ave</w:t>
      </w:r>
      <w:r w:rsidRPr="00D414C8">
        <w:t>r</w:t>
      </w:r>
      <w:r w:rsidRPr="00D414C8">
        <w:t xml:space="preserve">age can be performed by using </w:t>
      </w:r>
      <w:r w:rsidR="00987887" w:rsidRPr="00D414C8">
        <w:t xml:space="preserve">the </w:t>
      </w:r>
      <w:r w:rsidRPr="00D414C8">
        <w:t xml:space="preserve">Sum operation together </w:t>
      </w:r>
      <w:r w:rsidR="00453A15" w:rsidRPr="00D414C8">
        <w:t xml:space="preserve">with </w:t>
      </w:r>
      <w:r w:rsidRPr="00D414C8">
        <w:t>an additional element (dime</w:t>
      </w:r>
      <w:r w:rsidRPr="00D414C8">
        <w:t>n</w:t>
      </w:r>
      <w:r w:rsidRPr="00D414C8">
        <w:t xml:space="preserve">sion) to count the number of data products. Due to the associative and commutative nature of the operations, </w:t>
      </w:r>
      <w:r w:rsidR="00191B19">
        <w:t>Map-</w:t>
      </w:r>
      <w:r w:rsidRPr="00D414C8">
        <w:t>AllR</w:t>
      </w:r>
      <w:r w:rsidRPr="00D414C8">
        <w:t>e</w:t>
      </w:r>
      <w:r w:rsidRPr="00D414C8">
        <w:t>duce has the ability to start combining the value</w:t>
      </w:r>
      <w:r w:rsidR="00191B19">
        <w:t>s as soon as the first map task</w:t>
      </w:r>
      <w:r w:rsidRPr="00D414C8">
        <w:t xml:space="preserve"> </w:t>
      </w:r>
      <w:r w:rsidR="00D358F7">
        <w:t>completion</w:t>
      </w:r>
      <w:r w:rsidRPr="00D414C8">
        <w:t xml:space="preserve">. It also allows the </w:t>
      </w:r>
      <w:r w:rsidR="00191B19">
        <w:t>Map-</w:t>
      </w:r>
      <w:r w:rsidRPr="00D414C8">
        <w:t>AllReduce implementations to use reduction trees or bidire</w:t>
      </w:r>
      <w:r w:rsidRPr="00D414C8">
        <w:t>c</w:t>
      </w:r>
      <w:r w:rsidRPr="00D414C8">
        <w:t xml:space="preserve">tional exchanges to optimize </w:t>
      </w:r>
      <w:r w:rsidR="004D0D25">
        <w:t>the</w:t>
      </w:r>
      <w:r w:rsidRPr="00D414C8">
        <w:t xml:space="preserve"> </w:t>
      </w:r>
      <w:r w:rsidR="000F2D6D">
        <w:t>operation</w:t>
      </w:r>
      <w:r w:rsidRPr="00D414C8">
        <w:t xml:space="preserve">. </w:t>
      </w:r>
    </w:p>
    <w:p w14:paraId="599DDEF0" w14:textId="09509509" w:rsidR="000D6DFC" w:rsidRPr="00D414C8" w:rsidRDefault="000D6DFC" w:rsidP="000D6DFC">
      <w:pPr>
        <w:pStyle w:val="BodyText"/>
      </w:pPr>
      <w:r w:rsidRPr="00D414C8">
        <w:t xml:space="preserve">It is also possible to allow users to specify a post process function that executes after the AllReduce communication. This function can be used to perform a simple operation on the </w:t>
      </w:r>
      <w:r w:rsidR="00203F22">
        <w:t>Map-</w:t>
      </w:r>
      <w:r w:rsidRPr="00D414C8">
        <w:t>AllReduce result or to check for the iteration term</w:t>
      </w:r>
      <w:r w:rsidRPr="00D414C8">
        <w:t>i</w:t>
      </w:r>
      <w:r w:rsidRPr="00D414C8">
        <w:t xml:space="preserve">nation condition. </w:t>
      </w:r>
      <w:r w:rsidR="00987887" w:rsidRPr="00D414C8">
        <w:t>It</w:t>
      </w:r>
      <w:r w:rsidRPr="00D414C8">
        <w:t xml:space="preserve"> would </w:t>
      </w:r>
      <w:r w:rsidR="00987887" w:rsidRPr="00D414C8">
        <w:t xml:space="preserve">be </w:t>
      </w:r>
      <w:r w:rsidRPr="00D414C8">
        <w:t xml:space="preserve">executed in each worker node after all the </w:t>
      </w:r>
      <w:r w:rsidR="00412EB8">
        <w:t>Map-</w:t>
      </w:r>
      <w:r w:rsidRPr="00D414C8">
        <w:t>AllReduce data has been received.</w:t>
      </w:r>
    </w:p>
    <w:p w14:paraId="1F0E0511" w14:textId="374E4FF8" w:rsidR="00EB542A" w:rsidRPr="00D414C8" w:rsidRDefault="000D6DFC" w:rsidP="000D6DFC">
      <w:pPr>
        <w:pStyle w:val="BodyText"/>
        <w:rPr>
          <w:i/>
          <w:sz w:val="18"/>
        </w:rPr>
      </w:pPr>
      <w:r w:rsidRPr="00D414C8">
        <w:rPr>
          <w:i/>
          <w:sz w:val="18"/>
        </w:rPr>
        <w:t>list&lt;Key, IOpRedValue&gt;</w:t>
      </w:r>
      <w:r w:rsidR="000A5A30">
        <w:rPr>
          <w:i/>
          <w:sz w:val="18"/>
        </w:rPr>
        <w:t xml:space="preserve"> </w:t>
      </w:r>
      <w:r w:rsidR="005C179A" w:rsidRPr="00D414C8">
        <w:rPr>
          <w:i/>
          <w:sz w:val="18"/>
        </w:rPr>
        <w:t>postOpRedProcess</w:t>
      </w:r>
      <w:r w:rsidRPr="00D414C8">
        <w:rPr>
          <w:i/>
          <w:sz w:val="18"/>
        </w:rPr>
        <w:t>(</w:t>
      </w:r>
      <w:r w:rsidR="000A5A30">
        <w:rPr>
          <w:i/>
          <w:sz w:val="18"/>
        </w:rPr>
        <w:t xml:space="preserve"> </w:t>
      </w:r>
    </w:p>
    <w:p w14:paraId="187E8245" w14:textId="77E512F9" w:rsidR="000D6DFC" w:rsidRPr="00D414C8" w:rsidRDefault="000D6DFC" w:rsidP="0079668A">
      <w:pPr>
        <w:pStyle w:val="BodyText"/>
        <w:ind w:left="1440" w:firstLine="0"/>
        <w:rPr>
          <w:i/>
          <w:sz w:val="18"/>
        </w:rPr>
      </w:pPr>
      <w:r w:rsidRPr="00D414C8">
        <w:rPr>
          <w:i/>
          <w:sz w:val="18"/>
        </w:rPr>
        <w:t>list&lt;Key, IOpRedValue&gt; opRedResult);</w:t>
      </w:r>
    </w:p>
    <w:p w14:paraId="485845D1" w14:textId="38837BA4" w:rsidR="000D6DFC" w:rsidRPr="00637AA7" w:rsidRDefault="000D6DFC" w:rsidP="00592F51">
      <w:pPr>
        <w:pStyle w:val="Heading3"/>
      </w:pPr>
      <w:bookmarkStart w:id="23" w:name="_Toc364974066"/>
      <w:r w:rsidRPr="00637AA7">
        <w:t>Cost Model</w:t>
      </w:r>
      <w:bookmarkEnd w:id="23"/>
    </w:p>
    <w:p w14:paraId="7D7B37F7" w14:textId="0EA1AC5F" w:rsidR="000D6DFC" w:rsidRPr="00D414C8" w:rsidRDefault="000D6DFC" w:rsidP="000D6DFC">
      <w:pPr>
        <w:pStyle w:val="BodyText"/>
      </w:pPr>
      <w:r w:rsidRPr="00D414C8">
        <w:t xml:space="preserve">An optimized implementation of </w:t>
      </w:r>
      <w:r w:rsidR="00D51CF5">
        <w:t>Map-</w:t>
      </w:r>
      <w:r w:rsidRPr="00D414C8">
        <w:t>AllReduce, such as a b</w:t>
      </w:r>
      <w:r w:rsidR="00987887" w:rsidRPr="00D414C8">
        <w:t>i</w:t>
      </w:r>
      <w:r w:rsidRPr="00D414C8">
        <w:t>-directional exchange</w:t>
      </w:r>
      <w:r w:rsidR="00987887" w:rsidRPr="00D414C8">
        <w:t>-</w:t>
      </w:r>
      <w:r w:rsidRPr="00D414C8">
        <w:t>based implementation</w:t>
      </w:r>
      <w:r w:rsidRPr="00D414C8">
        <w:fldChar w:fldCharType="begin"/>
      </w:r>
      <w:r w:rsidR="005A0B7E"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5A0B7E" w:rsidRPr="00D414C8">
        <w:rPr>
          <w:noProof/>
        </w:rPr>
        <w:t>[</w:t>
      </w:r>
      <w:hyperlink w:anchor="_ENREF_1" w:tooltip="Chan, 2007 #2599" w:history="1">
        <w:r w:rsidR="00192242" w:rsidRPr="00D414C8">
          <w:rPr>
            <w:noProof/>
          </w:rPr>
          <w:t>1</w:t>
        </w:r>
      </w:hyperlink>
      <w:r w:rsidR="005A0B7E" w:rsidRPr="00D414C8">
        <w:rPr>
          <w:noProof/>
        </w:rPr>
        <w:t>]</w:t>
      </w:r>
      <w:r w:rsidRPr="00D414C8">
        <w:fldChar w:fldCharType="end"/>
      </w:r>
      <w:r w:rsidRPr="00D414C8">
        <w:t>, will r</w:t>
      </w:r>
      <w:r w:rsidRPr="00D414C8">
        <w:t>e</w:t>
      </w:r>
      <w:r w:rsidRPr="00D414C8">
        <w:t>duce the cost of the AllReduce component to</w:t>
      </w:r>
      <w:r w:rsidR="00987887" w:rsidRPr="00D414C8">
        <w:t>:</w:t>
      </w:r>
    </w:p>
    <w:p w14:paraId="7B1F0526" w14:textId="77777777" w:rsidR="000D6DFC" w:rsidRPr="00D414C8" w:rsidRDefault="006B4C26"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log⁡</m:t>
          </m:r>
          <m:r>
            <w:rPr>
              <w:rFonts w:ascii="Cambria Math" w:hAnsi="Cambria Math"/>
            </w:rPr>
            <m:t>(m) (α+</m:t>
          </m:r>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sSub>
            <m:sSubPr>
              <m:ctrlPr>
                <w:rPr>
                  <w:rFonts w:ascii="Cambria Math" w:hAnsi="Cambria Math"/>
                </w:rPr>
              </m:ctrlPr>
            </m:sSubPr>
            <m:e>
              <m:r>
                <w:rPr>
                  <w:rFonts w:ascii="Cambria Math" w:hAnsi="Cambria Math"/>
                </w:rPr>
                <m:t>f(n</m:t>
              </m:r>
            </m:e>
            <m:sub>
              <m:r>
                <w:rPr>
                  <w:rFonts w:ascii="Cambria Math" w:hAnsi="Cambria Math"/>
                </w:rPr>
                <m:t>v</m:t>
              </m:r>
            </m:sub>
          </m:sSub>
          <m:r>
            <w:rPr>
              <w:rFonts w:ascii="Cambria Math" w:hAnsi="Cambria Math"/>
            </w:rPr>
            <m:t>))</m:t>
          </m:r>
        </m:oMath>
      </m:oMathPara>
    </w:p>
    <w:p w14:paraId="363DA2D3" w14:textId="1EAF6590" w:rsidR="000D6DFC" w:rsidRPr="00D414C8" w:rsidRDefault="000D6DFC" w:rsidP="000D6DFC">
      <w:pPr>
        <w:pStyle w:val="BodyText"/>
      </w:pPr>
      <w:r w:rsidRPr="00D414C8">
        <w:t>It’s also possible to further reduce this cost by performing local aggregation and reduction in the Map worker nodes</w:t>
      </w:r>
      <w:r w:rsidR="00B118F5" w:rsidRPr="00D414C8">
        <w:t>,</w:t>
      </w:r>
      <w:r w:rsidR="001A6CA4">
        <w:t xml:space="preserve"> as the cost of </w:t>
      </w:r>
      <w:r w:rsidRPr="00D414C8">
        <w:t>AllReduce</w:t>
      </w:r>
      <w:r w:rsidR="00AF618B" w:rsidRPr="00D414C8">
        <w:t xml:space="preserve"> computation</w:t>
      </w:r>
      <w:r w:rsidRPr="00D414C8">
        <w:t xml:space="preserve"> is small. Map-AllReduce </w:t>
      </w:r>
      <w:r w:rsidRPr="00D414C8">
        <w:lastRenderedPageBreak/>
        <w:t>substitute</w:t>
      </w:r>
      <w:r w:rsidR="00B118F5" w:rsidRPr="00D414C8">
        <w:t>s</w:t>
      </w:r>
      <w:r w:rsidR="00AF618B" w:rsidRPr="00D414C8">
        <w:t xml:space="preserve"> the Map output processing, </w:t>
      </w:r>
      <w:r w:rsidRPr="00D414C8">
        <w:t xml:space="preserve">Reduce task, Merge task and broadcast overheads. </w:t>
      </w:r>
    </w:p>
    <w:p w14:paraId="3B7674FF" w14:textId="5549FBFE" w:rsidR="00C03861" w:rsidRPr="00D414C8" w:rsidRDefault="00C03861" w:rsidP="00C03861">
      <w:pPr>
        <w:pStyle w:val="BodyText"/>
      </w:pPr>
      <w:r w:rsidRPr="00D414C8">
        <w:t xml:space="preserve">Other </w:t>
      </w:r>
      <w:r w:rsidR="0004155A" w:rsidRPr="00D414C8">
        <w:t xml:space="preserve">efficient </w:t>
      </w:r>
      <w:r w:rsidRPr="00D414C8">
        <w:t xml:space="preserve">algorithms to implement AllReduce </w:t>
      </w:r>
      <w:r w:rsidR="0004155A" w:rsidRPr="00D414C8">
        <w:t>co</w:t>
      </w:r>
      <w:r w:rsidR="0004155A" w:rsidRPr="00D414C8">
        <w:t>m</w:t>
      </w:r>
      <w:r w:rsidR="0004155A" w:rsidRPr="00D414C8">
        <w:t xml:space="preserve">munication </w:t>
      </w:r>
      <w:r w:rsidRPr="00D414C8">
        <w:t>include ﬂat-tree/linear, pipeline, binomial tree, binary tree, and k-chain trees</w:t>
      </w:r>
      <w:r w:rsidRPr="00D414C8">
        <w:fldChar w:fldCharType="begin"/>
      </w:r>
      <w:r w:rsidR="00192242" w:rsidRPr="00D414C8">
        <w:instrText xml:space="preserve"> ADDIN EN.CITE &lt;EndNote&gt;&lt;Cite&gt;&lt;Author&gt;Pjesivac-Grbovic&lt;/Author&gt;&lt;Year&gt;2005&lt;/Year&gt;&lt;RecNum&gt;2600&lt;/RecNum&gt;&lt;DisplayText&gt;[5]&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D414C8">
        <w:fldChar w:fldCharType="separate"/>
      </w:r>
      <w:r w:rsidR="00192242" w:rsidRPr="00D414C8">
        <w:rPr>
          <w:noProof/>
        </w:rPr>
        <w:t>[</w:t>
      </w:r>
      <w:hyperlink w:anchor="_ENREF_5" w:tooltip="Pjesivac-Grbovic, 2005 #2600" w:history="1">
        <w:r w:rsidR="00192242" w:rsidRPr="00D414C8">
          <w:rPr>
            <w:noProof/>
          </w:rPr>
          <w:t>5</w:t>
        </w:r>
      </w:hyperlink>
      <w:r w:rsidR="00192242" w:rsidRPr="00D414C8">
        <w:rPr>
          <w:noProof/>
        </w:rPr>
        <w:t>]</w:t>
      </w:r>
      <w:r w:rsidRPr="00D414C8">
        <w:fldChar w:fldCharType="end"/>
      </w:r>
      <w:r w:rsidRPr="00D414C8">
        <w:t>.</w:t>
      </w:r>
    </w:p>
    <w:p w14:paraId="759C569C" w14:textId="77777777" w:rsidR="000D6DFC" w:rsidRPr="000D6DFC" w:rsidRDefault="000D6DFC" w:rsidP="00592F51">
      <w:pPr>
        <w:pStyle w:val="Heading2"/>
      </w:pPr>
      <w:bookmarkStart w:id="24" w:name="_Toc364974067"/>
      <w:r w:rsidRPr="000D6DFC">
        <w:t>Fault Tolerance</w:t>
      </w:r>
      <w:bookmarkEnd w:id="24"/>
    </w:p>
    <w:p w14:paraId="09B39656" w14:textId="331CBD3F" w:rsidR="000D6DFC" w:rsidRPr="00D414C8" w:rsidRDefault="00A051AF" w:rsidP="000D6DFC">
      <w:pPr>
        <w:pStyle w:val="BodyText"/>
      </w:pPr>
      <w:r w:rsidRPr="00D414C8">
        <w:t>If the</w:t>
      </w:r>
      <w:r w:rsidR="00835E31">
        <w:t xml:space="preserve"> All</w:t>
      </w:r>
      <w:r w:rsidR="000D6DFC" w:rsidRPr="00D414C8">
        <w:t xml:space="preserve">Reduce communication step fails for </w:t>
      </w:r>
      <w:r w:rsidRPr="00D414C8">
        <w:t xml:space="preserve">some </w:t>
      </w:r>
      <w:r w:rsidR="000D6DFC" w:rsidRPr="00D414C8">
        <w:t>re</w:t>
      </w:r>
      <w:r w:rsidR="000D6DFC" w:rsidRPr="00D414C8">
        <w:t>a</w:t>
      </w:r>
      <w:r w:rsidR="000D6DFC" w:rsidRPr="00D414C8">
        <w:t xml:space="preserve">son, it’s possible for the workers to read </w:t>
      </w:r>
      <w:r w:rsidR="004D5D3D">
        <w:t xml:space="preserve">the </w:t>
      </w:r>
      <w:r w:rsidR="000D6DFC" w:rsidRPr="00D414C8">
        <w:t>map output data from the persistent storage to perform the All-Reduce comp</w:t>
      </w:r>
      <w:r w:rsidR="000D6DFC" w:rsidRPr="00D414C8">
        <w:t>u</w:t>
      </w:r>
      <w:r w:rsidR="000D6DFC" w:rsidRPr="00D414C8">
        <w:t xml:space="preserve">tation. </w:t>
      </w:r>
    </w:p>
    <w:p w14:paraId="499B17DD" w14:textId="7FEE4D49" w:rsidR="000D6DFC" w:rsidRPr="00D414C8" w:rsidRDefault="000D6DFC" w:rsidP="000D6DFC">
      <w:pPr>
        <w:pStyle w:val="BodyText"/>
      </w:pPr>
      <w:r w:rsidRPr="00D414C8">
        <w:t>The fault tolerance model and the speculative execution model of MapReduce make it possible to have duplicate ex</w:t>
      </w:r>
      <w:r w:rsidRPr="00D414C8">
        <w:t>e</w:t>
      </w:r>
      <w:r w:rsidRPr="00D414C8">
        <w:t>cution of tasks. Duplicate executions can result in incorrect Map-AllReduce results due to the possibility of aggregating the output of the same task twice. The most trivial fault tole</w:t>
      </w:r>
      <w:r w:rsidRPr="00D414C8">
        <w:t>r</w:t>
      </w:r>
      <w:r w:rsidRPr="00D414C8">
        <w:t xml:space="preserve">ance model for </w:t>
      </w:r>
      <w:r w:rsidR="00F21DF4">
        <w:t>Map-</w:t>
      </w:r>
      <w:r w:rsidRPr="00D414C8">
        <w:t>AllReduce would be a best-effort mec</w:t>
      </w:r>
      <w:r w:rsidRPr="00D414C8">
        <w:t>h</w:t>
      </w:r>
      <w:r w:rsidRPr="00D414C8">
        <w:t xml:space="preserve">anism, where </w:t>
      </w:r>
      <w:r w:rsidR="00F21DF4">
        <w:t>Map-</w:t>
      </w:r>
      <w:r w:rsidRPr="00D414C8">
        <w:t>AllReduce would fall back to using the Map output results from the persistent sto</w:t>
      </w:r>
      <w:r w:rsidRPr="00D414C8">
        <w:t>r</w:t>
      </w:r>
      <w:r w:rsidRPr="00D414C8">
        <w:t>age (e</w:t>
      </w:r>
      <w:r w:rsidR="000F4FCD" w:rsidRPr="00D414C8">
        <w:t>.</w:t>
      </w:r>
      <w:r w:rsidRPr="00D414C8">
        <w:t>g</w:t>
      </w:r>
      <w:r w:rsidR="000F4FCD" w:rsidRPr="00D414C8">
        <w:t>.</w:t>
      </w:r>
      <w:r w:rsidRPr="00D414C8">
        <w:t xml:space="preserve"> HDFS) in case duplicate results are detected. Duplicate detection can be </w:t>
      </w:r>
      <w:r w:rsidR="00F46066">
        <w:t>done</w:t>
      </w:r>
      <w:r w:rsidRPr="00D414C8">
        <w:t xml:space="preserve"> by maintaining a set of map IDs with each co</w:t>
      </w:r>
      <w:r w:rsidRPr="00D414C8">
        <w:t>m</w:t>
      </w:r>
      <w:r w:rsidRPr="00D414C8">
        <w:t>bined data product. It’s possible for the frameworks to i</w:t>
      </w:r>
      <w:r w:rsidRPr="00D414C8">
        <w:t>m</w:t>
      </w:r>
      <w:r w:rsidRPr="00D414C8">
        <w:t>plement richer fault tolerance mechanisms, such as identifying the duplica</w:t>
      </w:r>
      <w:r w:rsidRPr="00D414C8">
        <w:t>t</w:t>
      </w:r>
      <w:r w:rsidRPr="00D414C8">
        <w:t>ed values in local</w:t>
      </w:r>
      <w:r w:rsidR="001C4329" w:rsidRPr="00D414C8">
        <w:t>ized</w:t>
      </w:r>
      <w:r w:rsidRPr="00D414C8">
        <w:t xml:space="preserve"> areas of the reduction tree.</w:t>
      </w:r>
    </w:p>
    <w:p w14:paraId="5DEF6315" w14:textId="77777777" w:rsidR="000D6DFC" w:rsidRPr="000D6DFC" w:rsidRDefault="000D6DFC" w:rsidP="00592F51">
      <w:pPr>
        <w:pStyle w:val="Heading2"/>
      </w:pPr>
      <w:bookmarkStart w:id="25" w:name="_Toc364974068"/>
      <w:r w:rsidRPr="000D6DFC">
        <w:t>Benefits</w:t>
      </w:r>
      <w:bookmarkEnd w:id="25"/>
    </w:p>
    <w:p w14:paraId="43B908C0" w14:textId="7F11AB56" w:rsidR="000D6DFC" w:rsidRPr="00D414C8" w:rsidRDefault="00705DAF" w:rsidP="000D6DFC">
      <w:pPr>
        <w:pStyle w:val="BodyText"/>
      </w:pPr>
      <w:r>
        <w:t>Map-AllReduce</w:t>
      </w:r>
      <w:r w:rsidR="000D6DFC" w:rsidRPr="00D414C8">
        <w:t xml:space="preserve"> reduce</w:t>
      </w:r>
      <w:r w:rsidR="00EC51FE">
        <w:t xml:space="preserve">s </w:t>
      </w:r>
      <w:r w:rsidR="000D6DFC" w:rsidRPr="00D414C8">
        <w:t>the work each user has to pe</w:t>
      </w:r>
      <w:r w:rsidR="000D6DFC" w:rsidRPr="00D414C8">
        <w:t>r</w:t>
      </w:r>
      <w:r w:rsidR="000D6DFC" w:rsidRPr="00D414C8">
        <w:t>form in implementing Reduce and Merge tasks. It also r</w:t>
      </w:r>
      <w:r w:rsidR="000D6DFC" w:rsidRPr="00D414C8">
        <w:t>e</w:t>
      </w:r>
      <w:r w:rsidR="000D6DFC" w:rsidRPr="00D414C8">
        <w:t>moves the overhead of Reduce and Merge tasks from the computations and allows the framework to perform the co</w:t>
      </w:r>
      <w:r w:rsidR="000D6DFC" w:rsidRPr="00D414C8">
        <w:t>m</w:t>
      </w:r>
      <w:r w:rsidR="000D6DFC" w:rsidRPr="00D414C8">
        <w:t xml:space="preserve">bine operation in the communication layer itself. </w:t>
      </w:r>
    </w:p>
    <w:p w14:paraId="2C918BB6" w14:textId="24138898" w:rsidR="000D6DFC" w:rsidRPr="00D414C8" w:rsidRDefault="000D6DFC" w:rsidP="000D6DFC">
      <w:pPr>
        <w:pStyle w:val="BodyText"/>
      </w:pPr>
      <w:r w:rsidRPr="00D414C8">
        <w:t xml:space="preserve">Map-AllReduce semantics allow the implementations to </w:t>
      </w:r>
      <w:r w:rsidR="00421EFF">
        <w:t>optimize</w:t>
      </w:r>
      <w:r w:rsidR="00EC51FE">
        <w:t xml:space="preserve"> the computation by </w:t>
      </w:r>
      <w:r w:rsidRPr="00D414C8">
        <w:t>perform</w:t>
      </w:r>
      <w:r w:rsidR="00EC51FE">
        <w:t>ing</w:t>
      </w:r>
      <w:r w:rsidRPr="00D414C8">
        <w:t xml:space="preserve"> hierarchical redu</w:t>
      </w:r>
      <w:r w:rsidRPr="00D414C8">
        <w:t>c</w:t>
      </w:r>
      <w:r w:rsidRPr="00D414C8">
        <w:t xml:space="preserve">tions, reducing the </w:t>
      </w:r>
      <w:r w:rsidR="00EC51FE">
        <w:t xml:space="preserve">number and the size </w:t>
      </w:r>
      <w:r w:rsidRPr="00D414C8">
        <w:t>of intermediate data</w:t>
      </w:r>
      <w:r w:rsidR="001C4329" w:rsidRPr="00D414C8">
        <w:t xml:space="preserve"> communications</w:t>
      </w:r>
      <w:r w:rsidRPr="00D414C8">
        <w:t xml:space="preserve">. </w:t>
      </w:r>
      <w:r w:rsidR="00884D29">
        <w:t>H</w:t>
      </w:r>
      <w:r w:rsidRPr="00D414C8">
        <w:t>ierarchical reduction can be pe</w:t>
      </w:r>
      <w:r w:rsidRPr="00D414C8">
        <w:t>r</w:t>
      </w:r>
      <w:r w:rsidRPr="00D414C8">
        <w:t xml:space="preserve">formed in as many levels as needed </w:t>
      </w:r>
      <w:r w:rsidR="001C4329" w:rsidRPr="00D414C8">
        <w:t xml:space="preserve">based on </w:t>
      </w:r>
      <w:r w:rsidRPr="00D414C8">
        <w:t>the size of the comput</w:t>
      </w:r>
      <w:r w:rsidRPr="00D414C8">
        <w:t>a</w:t>
      </w:r>
      <w:r w:rsidRPr="00D414C8">
        <w:t>tion and the scale of the environment. For exa</w:t>
      </w:r>
      <w:r w:rsidRPr="00D414C8">
        <w:t>m</w:t>
      </w:r>
      <w:r w:rsidRPr="00D414C8">
        <w:t>ple, first level in mappers, second level in the node and n</w:t>
      </w:r>
      <w:r w:rsidRPr="00D414C8">
        <w:rPr>
          <w:vertAlign w:val="superscript"/>
        </w:rPr>
        <w:t>th</w:t>
      </w:r>
      <w:r w:rsidRPr="00D414C8">
        <w:t xml:space="preserve"> level in rack le</w:t>
      </w:r>
      <w:r w:rsidRPr="00D414C8">
        <w:t>v</w:t>
      </w:r>
      <w:r w:rsidRPr="00D414C8">
        <w:t>el, etc. The mapper level would be similar to the “combine” o</w:t>
      </w:r>
      <w:r w:rsidRPr="00D414C8">
        <w:t>p</w:t>
      </w:r>
      <w:r w:rsidRPr="00D414C8">
        <w:t xml:space="preserve">eration of vanilla </w:t>
      </w:r>
      <w:r w:rsidR="000F4FCD" w:rsidRPr="00D414C8">
        <w:t>M</w:t>
      </w:r>
      <w:r w:rsidRPr="00D414C8">
        <w:t>ap</w:t>
      </w:r>
      <w:r w:rsidR="000F4FCD" w:rsidRPr="00D414C8">
        <w:t>R</w:t>
      </w:r>
      <w:r w:rsidRPr="00D414C8">
        <w:t>educe. The local node aggregation can combine the values emitted by multiple mappers running in a single physical node. All-Reduce co</w:t>
      </w:r>
      <w:r w:rsidRPr="00D414C8">
        <w:t>m</w:t>
      </w:r>
      <w:r w:rsidRPr="00D414C8">
        <w:t>bine processing can be pe</w:t>
      </w:r>
      <w:r w:rsidRPr="00D414C8">
        <w:t>r</w:t>
      </w:r>
      <w:r w:rsidRPr="00D414C8">
        <w:t>formed in real time when the data is received.</w:t>
      </w:r>
    </w:p>
    <w:p w14:paraId="3834EF7A" w14:textId="59CA53FB" w:rsidR="001B17D3" w:rsidRDefault="001B17D3" w:rsidP="000D692F">
      <w:pPr>
        <w:pStyle w:val="Heading1"/>
      </w:pPr>
      <w:r>
        <w:t>Implementations</w:t>
      </w:r>
    </w:p>
    <w:p w14:paraId="6FA3DCF8" w14:textId="77777777" w:rsidR="001925DE" w:rsidRPr="00D414C8" w:rsidRDefault="000D692F" w:rsidP="006802BA">
      <w:pPr>
        <w:pStyle w:val="BodyText"/>
      </w:pPr>
      <w:r w:rsidRPr="00D414C8">
        <w:t>In this section we pre</w:t>
      </w:r>
      <w:r w:rsidR="006802BA" w:rsidRPr="00D414C8">
        <w:t>sent two implementations of</w:t>
      </w:r>
      <w:r w:rsidR="001925DE" w:rsidRPr="00D414C8">
        <w:t xml:space="preserve"> Map-Collectives</w:t>
      </w:r>
      <w:r w:rsidR="000623CE" w:rsidRPr="00D414C8">
        <w:t xml:space="preserve"> on Hadoop MapReduce and Twister4Azure iter</w:t>
      </w:r>
      <w:r w:rsidR="000623CE" w:rsidRPr="00D414C8">
        <w:t>a</w:t>
      </w:r>
      <w:r w:rsidR="000623CE" w:rsidRPr="00D414C8">
        <w:t>tive MapReduce</w:t>
      </w:r>
      <w:r w:rsidRPr="00D414C8">
        <w:t xml:space="preserve">. </w:t>
      </w:r>
    </w:p>
    <w:p w14:paraId="7863B30E" w14:textId="542068A1" w:rsidR="000D692F" w:rsidRPr="00D414C8" w:rsidRDefault="000D692F" w:rsidP="006802BA">
      <w:pPr>
        <w:pStyle w:val="BodyText"/>
      </w:pPr>
      <w:r w:rsidRPr="00D414C8">
        <w:t xml:space="preserve">These implementations are proofs of concept </w:t>
      </w:r>
      <w:r w:rsidR="00677F97" w:rsidRPr="00D414C8">
        <w:t>presenting sufficiently optimal implementations for each of the prim</w:t>
      </w:r>
      <w:r w:rsidR="00677F97" w:rsidRPr="00D414C8">
        <w:t>i</w:t>
      </w:r>
      <w:r w:rsidR="00677F97" w:rsidRPr="00D414C8">
        <w:t>tives and the environments to show the performance efficie</w:t>
      </w:r>
      <w:r w:rsidR="00677F97" w:rsidRPr="00D414C8">
        <w:t>n</w:t>
      </w:r>
      <w:r w:rsidR="00677F97" w:rsidRPr="00D414C8">
        <w:t>cies that can be gained through using even a modest impl</w:t>
      </w:r>
      <w:r w:rsidR="00677F97" w:rsidRPr="00D414C8">
        <w:t>e</w:t>
      </w:r>
      <w:r w:rsidR="00677F97" w:rsidRPr="00D414C8">
        <w:t xml:space="preserve">mentation of these operations. </w:t>
      </w:r>
      <w:r w:rsidRPr="00D414C8">
        <w:t>It’s p</w:t>
      </w:r>
      <w:r w:rsidR="006802BA" w:rsidRPr="00D414C8">
        <w:t>ossible to further opt</w:t>
      </w:r>
      <w:r w:rsidR="006802BA" w:rsidRPr="00D414C8">
        <w:t>i</w:t>
      </w:r>
      <w:r w:rsidR="006802BA" w:rsidRPr="00D414C8">
        <w:t>mize these implementation</w:t>
      </w:r>
      <w:r w:rsidRPr="00D414C8">
        <w:t xml:space="preserve"> using more advanced commun</w:t>
      </w:r>
      <w:r w:rsidRPr="00D414C8">
        <w:t>i</w:t>
      </w:r>
      <w:r w:rsidRPr="00D414C8">
        <w:t>cation algorithms based on the environment they will be ex</w:t>
      </w:r>
      <w:r w:rsidRPr="00D414C8">
        <w:t>e</w:t>
      </w:r>
      <w:r w:rsidRPr="00D414C8">
        <w:t>cuting, the scale of the computations, and the data sizes as shown in MPI collective communications literature</w:t>
      </w:r>
      <w:r w:rsidRPr="00D414C8">
        <w:fldChar w:fldCharType="begin"/>
      </w:r>
      <w:r w:rsidRPr="00D414C8">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Pr="00D414C8">
        <w:rPr>
          <w:noProof/>
        </w:rPr>
        <w:t>[</w:t>
      </w:r>
      <w:hyperlink w:anchor="_ENREF_1" w:tooltip="Chan, 2007 #2599" w:history="1">
        <w:r w:rsidR="00192242" w:rsidRPr="00D414C8">
          <w:rPr>
            <w:noProof/>
          </w:rPr>
          <w:t>1</w:t>
        </w:r>
      </w:hyperlink>
      <w:r w:rsidRPr="00D414C8">
        <w:rPr>
          <w:noProof/>
        </w:rPr>
        <w:t>]</w:t>
      </w:r>
      <w:r w:rsidRPr="00D414C8">
        <w:fldChar w:fldCharType="end"/>
      </w:r>
      <w:r w:rsidRPr="00D414C8">
        <w:t xml:space="preserve">. One of the main advantages of these primitives is the </w:t>
      </w:r>
      <w:r w:rsidR="009C278F">
        <w:t>flexibility</w:t>
      </w:r>
      <w:r w:rsidRPr="00D414C8">
        <w:t xml:space="preserve"> to improve primitive implementations without the need to </w:t>
      </w:r>
      <w:r w:rsidRPr="00D414C8">
        <w:lastRenderedPageBreak/>
        <w:t>change the user application, making it possible to optimize thes</w:t>
      </w:r>
      <w:r w:rsidR="000623CE" w:rsidRPr="00D414C8">
        <w:t>e impl</w:t>
      </w:r>
      <w:r w:rsidR="000623CE" w:rsidRPr="00D414C8">
        <w:t>e</w:t>
      </w:r>
      <w:r w:rsidR="000623CE" w:rsidRPr="00D414C8">
        <w:t>mentations in the future as future work.</w:t>
      </w:r>
    </w:p>
    <w:p w14:paraId="7318193D" w14:textId="1473B804" w:rsidR="00515509" w:rsidRPr="00D414C8" w:rsidRDefault="00677F97" w:rsidP="00515509">
      <w:pPr>
        <w:pStyle w:val="BodyText"/>
      </w:pPr>
      <w:r w:rsidRPr="00D414C8">
        <w:t>It is not our objective to find the most optimal impleme</w:t>
      </w:r>
      <w:r w:rsidRPr="00D414C8">
        <w:t>n</w:t>
      </w:r>
      <w:r w:rsidRPr="00D414C8">
        <w:t xml:space="preserve">tations for each of the environments, especially for clouds where the most optimal implementation </w:t>
      </w:r>
      <w:r w:rsidR="00515509" w:rsidRPr="00D414C8">
        <w:t>might end up being a moving target</w:t>
      </w:r>
      <w:r w:rsidRPr="00D414C8">
        <w:t xml:space="preserve"> due to the rapidly evolving nature and the</w:t>
      </w:r>
      <w:r w:rsidR="00515509" w:rsidRPr="00D414C8">
        <w:t xml:space="preserve"> black box nature of cloud environments. This presents an interesting opportunity for cloud providers to develop opt</w:t>
      </w:r>
      <w:r w:rsidR="00515509" w:rsidRPr="00D414C8">
        <w:t>i</w:t>
      </w:r>
      <w:r w:rsidR="00515509" w:rsidRPr="00D414C8">
        <w:t>mized implementations of these primitives as cloud infr</w:t>
      </w:r>
      <w:r w:rsidR="00515509" w:rsidRPr="00D414C8">
        <w:t>a</w:t>
      </w:r>
      <w:r w:rsidR="00515509" w:rsidRPr="00D414C8">
        <w:t xml:space="preserve">structure services that can be </w:t>
      </w:r>
      <w:r w:rsidRPr="00D414C8">
        <w:t>utilized</w:t>
      </w:r>
      <w:r w:rsidR="00515509" w:rsidRPr="00D414C8">
        <w:t xml:space="preserve"> by the framework d</w:t>
      </w:r>
      <w:r w:rsidR="00515509" w:rsidRPr="00D414C8">
        <w:t>e</w:t>
      </w:r>
      <w:r w:rsidR="00515509" w:rsidRPr="00D414C8">
        <w:t xml:space="preserve">velopers. </w:t>
      </w:r>
    </w:p>
    <w:p w14:paraId="62F95ADC" w14:textId="4CB778B2" w:rsidR="000D692F" w:rsidRDefault="000D692F" w:rsidP="000D692F">
      <w:pPr>
        <w:pStyle w:val="Heading2"/>
      </w:pPr>
      <w:r>
        <w:t xml:space="preserve">H-Collectives : </w:t>
      </w:r>
      <w:r w:rsidR="00A17AF2">
        <w:t>Map-</w:t>
      </w:r>
      <w:r>
        <w:t xml:space="preserve">Collectives for </w:t>
      </w:r>
      <w:r w:rsidR="00A17AF2">
        <w:t xml:space="preserve">Apache </w:t>
      </w:r>
      <w:r>
        <w:t>Hadoop</w:t>
      </w:r>
    </w:p>
    <w:p w14:paraId="22B23703" w14:textId="0F3A76EF" w:rsidR="007D6AF5" w:rsidRPr="00D414C8" w:rsidRDefault="000623CE" w:rsidP="007D6AF5">
      <w:pPr>
        <w:pStyle w:val="BodyText"/>
      </w:pPr>
      <w:r w:rsidRPr="00D414C8">
        <w:t xml:space="preserve">H-Collectives </w:t>
      </w:r>
      <w:r w:rsidR="00A17AF2" w:rsidRPr="00D414C8">
        <w:t>is a Map-Collectives implementation</w:t>
      </w:r>
      <w:r w:rsidR="00DD7B4D" w:rsidRPr="00D414C8">
        <w:t xml:space="preserve"> for Apache Hadoop</w:t>
      </w:r>
      <w:r w:rsidRPr="00D414C8">
        <w:t xml:space="preserve"> </w:t>
      </w:r>
      <w:r w:rsidR="00027FC8" w:rsidRPr="00D414C8">
        <w:t>that can be used as a</w:t>
      </w:r>
      <w:r w:rsidR="00DD7B4D" w:rsidRPr="00D414C8">
        <w:t xml:space="preserve"> drop in library</w:t>
      </w:r>
      <w:r w:rsidR="00027FC8" w:rsidRPr="00D414C8">
        <w:t xml:space="preserve"> with the Hadoop distributions</w:t>
      </w:r>
      <w:r w:rsidR="00DD7B4D" w:rsidRPr="00D414C8">
        <w:t xml:space="preserve">. </w:t>
      </w:r>
      <w:r w:rsidR="00027FC8" w:rsidRPr="00D414C8">
        <w:t xml:space="preserve">H-Collectives </w:t>
      </w:r>
      <w:r w:rsidR="00DD7B4D" w:rsidRPr="00D414C8">
        <w:t>uses</w:t>
      </w:r>
      <w:r w:rsidRPr="00D414C8">
        <w:t xml:space="preserve"> the Netty NIO</w:t>
      </w:r>
      <w:r w:rsidR="00DD7B4D" w:rsidRPr="00D414C8">
        <w:t xml:space="preserve"> l</w:t>
      </w:r>
      <w:r w:rsidR="00DD7B4D" w:rsidRPr="00D414C8">
        <w:t>i</w:t>
      </w:r>
      <w:r w:rsidR="00DD7B4D" w:rsidRPr="00D414C8">
        <w:t xml:space="preserve">brary, node-level data aggregations and caching to </w:t>
      </w:r>
      <w:r w:rsidR="00027FC8" w:rsidRPr="00D414C8">
        <w:t>efficiently implement</w:t>
      </w:r>
      <w:r w:rsidR="00DD7B4D" w:rsidRPr="00D414C8">
        <w:t xml:space="preserve"> the collective communications and co</w:t>
      </w:r>
      <w:r w:rsidR="00027FC8" w:rsidRPr="00D414C8">
        <w:t xml:space="preserve">mputations. Existing Hadoop Mapper </w:t>
      </w:r>
      <w:r w:rsidR="00DD7B4D" w:rsidRPr="00D414C8">
        <w:t>implementations can be used with these primitive</w:t>
      </w:r>
      <w:r w:rsidR="00500467" w:rsidRPr="00D414C8">
        <w:t>s</w:t>
      </w:r>
      <w:r w:rsidR="00DD7B4D" w:rsidRPr="00D414C8">
        <w:t xml:space="preserve"> with only very minimal changes.</w:t>
      </w:r>
      <w:r w:rsidR="00500467" w:rsidRPr="00D414C8">
        <w:t xml:space="preserve"> These primitives work seamlessly with Hadoop dynamic scheduling</w:t>
      </w:r>
      <w:r w:rsidR="00377C95" w:rsidRPr="00D414C8">
        <w:t xml:space="preserve"> of tasks</w:t>
      </w:r>
      <w:r w:rsidR="00500467" w:rsidRPr="00D414C8">
        <w:t xml:space="preserve">, </w:t>
      </w:r>
      <w:r w:rsidR="00377C95" w:rsidRPr="00D414C8">
        <w:t xml:space="preserve">support for </w:t>
      </w:r>
      <w:r w:rsidR="00500467" w:rsidRPr="00D414C8">
        <w:t>multiple map task waves and other d</w:t>
      </w:r>
      <w:r w:rsidR="00500467" w:rsidRPr="00D414C8">
        <w:t>e</w:t>
      </w:r>
      <w:r w:rsidR="00500467" w:rsidRPr="00D414C8">
        <w:t>sirable features of Hadoop, while supporting the typical H</w:t>
      </w:r>
      <w:r w:rsidR="00500467" w:rsidRPr="00D414C8">
        <w:t>a</w:t>
      </w:r>
      <w:r w:rsidR="00500467" w:rsidRPr="00D414C8">
        <w:t>doop fault tolerance and speculative executions as well.</w:t>
      </w:r>
    </w:p>
    <w:p w14:paraId="0CF8BA0D" w14:textId="31CF37E6" w:rsidR="00500467" w:rsidRPr="00D414C8" w:rsidRDefault="00500467" w:rsidP="00500467">
      <w:pPr>
        <w:pStyle w:val="BodyText"/>
        <w:rPr>
          <w:bCs/>
        </w:rPr>
      </w:pPr>
      <w:r w:rsidRPr="00D414C8">
        <w:t>A single Hadoop node may run several Map workers and many more map tasks belonging to a single computation. The H-Collectives implementation maintains a single node-level cache to store and serve the collective results to all the tasks executing in a worker node.</w:t>
      </w:r>
    </w:p>
    <w:p w14:paraId="7796E663" w14:textId="2C77D22E" w:rsidR="007D6AF5" w:rsidRPr="00D414C8" w:rsidRDefault="00BF5B06" w:rsidP="007D6AF5">
      <w:pPr>
        <w:pStyle w:val="BodyText"/>
        <w:rPr>
          <w:bCs/>
        </w:rPr>
      </w:pPr>
      <w:r w:rsidRPr="00D414C8">
        <w:t xml:space="preserve">H-Collectives speculatively schedules the </w:t>
      </w:r>
      <w:r w:rsidR="00DA1722" w:rsidRPr="00D414C8">
        <w:t>tasks for the next iteration and</w:t>
      </w:r>
      <w:r w:rsidRPr="00D414C8">
        <w:t xml:space="preserve"> the tasks are</w:t>
      </w:r>
      <w:r w:rsidR="00DA1722" w:rsidRPr="00D414C8">
        <w:t xml:space="preserve"> waiting to start as soon as all the AllGather data is received, getting rid of most of the H</w:t>
      </w:r>
      <w:r w:rsidR="00DA1722" w:rsidRPr="00D414C8">
        <w:t>a</w:t>
      </w:r>
      <w:r w:rsidR="00DA1722" w:rsidRPr="00D414C8">
        <w:t>doop job startup/cleanup and task scheduling overheads.</w:t>
      </w:r>
      <w:r w:rsidRPr="00D414C8">
        <w:t xml:space="preserve"> S</w:t>
      </w:r>
      <w:r w:rsidR="00DA1722" w:rsidRPr="00D414C8">
        <w:t xml:space="preserve">peculative scheduling </w:t>
      </w:r>
      <w:r w:rsidR="00CB0C1A" w:rsidRPr="00D414C8">
        <w:t>cannot be used easily</w:t>
      </w:r>
      <w:r w:rsidRPr="00D414C8">
        <w:t xml:space="preserve"> with pure</w:t>
      </w:r>
      <w:r w:rsidR="00DA1722" w:rsidRPr="00D414C8">
        <w:t xml:space="preserve"> </w:t>
      </w:r>
      <w:r w:rsidR="00DA1722" w:rsidRPr="00D414C8">
        <w:rPr>
          <w:bCs/>
        </w:rPr>
        <w:t>H</w:t>
      </w:r>
      <w:r w:rsidR="00DA1722" w:rsidRPr="00D414C8">
        <w:rPr>
          <w:bCs/>
        </w:rPr>
        <w:t>a</w:t>
      </w:r>
      <w:r w:rsidR="00DA1722" w:rsidRPr="00D414C8">
        <w:rPr>
          <w:bCs/>
        </w:rPr>
        <w:t xml:space="preserve">doop MapReduce as we need to add the loop variant data (only available after the previous iteration is finished) to </w:t>
      </w:r>
      <w:r w:rsidRPr="00D414C8">
        <w:rPr>
          <w:bCs/>
        </w:rPr>
        <w:t>the Hadoop DistributedCache before</w:t>
      </w:r>
      <w:r w:rsidR="00DA1722" w:rsidRPr="00D414C8">
        <w:rPr>
          <w:bCs/>
        </w:rPr>
        <w:t xml:space="preserve"> scheduling the job.</w:t>
      </w:r>
    </w:p>
    <w:p w14:paraId="58ADDA92" w14:textId="5D0283BE" w:rsidR="001B17D3" w:rsidRPr="000D6DFC" w:rsidRDefault="00DA1722" w:rsidP="000D692F">
      <w:pPr>
        <w:pStyle w:val="Heading3"/>
      </w:pPr>
      <w:r>
        <w:t>H-Collectives Map-</w:t>
      </w:r>
      <w:r w:rsidR="001B17D3">
        <w:t>AllGather</w:t>
      </w:r>
    </w:p>
    <w:p w14:paraId="1ED75181" w14:textId="14EAB407" w:rsidR="001B17D3" w:rsidRPr="00D414C8" w:rsidRDefault="00DA1722" w:rsidP="001B17D3">
      <w:pPr>
        <w:pStyle w:val="BodyText"/>
        <w:rPr>
          <w:bCs/>
        </w:rPr>
      </w:pPr>
      <w:r w:rsidRPr="00D414C8">
        <w:t xml:space="preserve">This </w:t>
      </w:r>
      <w:r w:rsidR="00500467" w:rsidRPr="00D414C8">
        <w:t>implementation</w:t>
      </w:r>
      <w:r w:rsidR="001B17D3" w:rsidRPr="00D414C8">
        <w:t xml:space="preserve"> performs simple TCP-based best e</w:t>
      </w:r>
      <w:r w:rsidR="001B17D3" w:rsidRPr="00D414C8">
        <w:t>f</w:t>
      </w:r>
      <w:r w:rsidR="001B17D3" w:rsidRPr="00D414C8">
        <w:t>fort broadcasts for each Map task output.</w:t>
      </w:r>
      <w:r w:rsidR="0099665D" w:rsidRPr="00D414C8">
        <w:t xml:space="preserve"> Task output data are transmitted as soon as a task is completed, taking advantage of the inhomogeneous Map task completion times.</w:t>
      </w:r>
      <w:r w:rsidR="000A5A30">
        <w:t xml:space="preserve"> </w:t>
      </w:r>
      <w:r w:rsidR="007D6AF5" w:rsidRPr="00D414C8">
        <w:t>Final a</w:t>
      </w:r>
      <w:r w:rsidR="007D6AF5" w:rsidRPr="00D414C8">
        <w:t>g</w:t>
      </w:r>
      <w:r w:rsidR="007D6AF5" w:rsidRPr="00D414C8">
        <w:t>gregation of these data products are done at the destination nodes</w:t>
      </w:r>
      <w:r w:rsidR="00AF0294" w:rsidRPr="00D414C8">
        <w:t xml:space="preserve"> only once per node</w:t>
      </w:r>
      <w:r w:rsidR="007D6AF5" w:rsidRPr="00D414C8">
        <w:t>.</w:t>
      </w:r>
      <w:r w:rsidR="001B17D3" w:rsidRPr="00D414C8">
        <w:t xml:space="preserve"> If a</w:t>
      </w:r>
      <w:r w:rsidR="00CB0C1A" w:rsidRPr="00D414C8">
        <w:t>n AllGather</w:t>
      </w:r>
      <w:r w:rsidR="001B17D3" w:rsidRPr="00D414C8">
        <w:t xml:space="preserve"> data product is not received through the TCP broadcasts, then it will</w:t>
      </w:r>
      <w:r w:rsidR="00500467" w:rsidRPr="00D414C8">
        <w:t xml:space="preserve"> be fetched from the HDFS. </w:t>
      </w:r>
    </w:p>
    <w:p w14:paraId="7B2BA6B5" w14:textId="77777777" w:rsidR="000D692F" w:rsidRDefault="000D692F" w:rsidP="000D692F">
      <w:pPr>
        <w:pStyle w:val="Heading3"/>
      </w:pPr>
      <w:r w:rsidRPr="000D6DFC">
        <w:t>H-Collectives Map-AllReduce</w:t>
      </w:r>
    </w:p>
    <w:p w14:paraId="4855E541" w14:textId="28B274F0" w:rsidR="000D692F" w:rsidRPr="00D414C8" w:rsidRDefault="00D75D32" w:rsidP="000D692F">
      <w:pPr>
        <w:pStyle w:val="BodyText"/>
      </w:pPr>
      <w:r w:rsidRPr="00D414C8">
        <w:t xml:space="preserve">H-Collectives Map-AllReduce </w:t>
      </w:r>
      <w:r w:rsidR="006802BA" w:rsidRPr="00D414C8">
        <w:t>use n'ary tree</w:t>
      </w:r>
      <w:r w:rsidRPr="00D414C8">
        <w:t>-based hie</w:t>
      </w:r>
      <w:r w:rsidRPr="00D414C8">
        <w:t>r</w:t>
      </w:r>
      <w:r w:rsidRPr="00D414C8">
        <w:t xml:space="preserve">archical reductions, where Map task level and node level reductions </w:t>
      </w:r>
      <w:r w:rsidR="00377C95" w:rsidRPr="00D414C8">
        <w:t>would be</w:t>
      </w:r>
      <w:r w:rsidRPr="00D414C8">
        <w:t xml:space="preserve"> followed by </w:t>
      </w:r>
      <w:r w:rsidR="000D692F" w:rsidRPr="00D414C8">
        <w:t>broadcast</w:t>
      </w:r>
      <w:r w:rsidRPr="00D414C8">
        <w:t>ing of</w:t>
      </w:r>
      <w:r w:rsidR="000D692F" w:rsidRPr="00D414C8">
        <w:t xml:space="preserve"> the locally aggregated values to the other worker nodes. The final reduce combine operation is performed in each of the worker nodes and is done after all the Map tasks are completed and the data is transferred. </w:t>
      </w:r>
    </w:p>
    <w:p w14:paraId="5D6F5F26" w14:textId="12239E8C" w:rsidR="000D692F" w:rsidRDefault="00A579B4" w:rsidP="000D692F">
      <w:pPr>
        <w:pStyle w:val="Heading2"/>
      </w:pPr>
      <w:bookmarkStart w:id="26" w:name="_Toc364974060"/>
      <w:r>
        <w:t>Map-</w:t>
      </w:r>
      <w:r w:rsidR="000D692F">
        <w:t xml:space="preserve">Collectives for </w:t>
      </w:r>
      <w:r w:rsidR="001B17D3" w:rsidRPr="000D6DFC">
        <w:t xml:space="preserve">Twister4Azure </w:t>
      </w:r>
      <w:r w:rsidR="00F45ACB">
        <w:t>iterative mapreduce</w:t>
      </w:r>
    </w:p>
    <w:p w14:paraId="13F79D5B" w14:textId="769B5AEB" w:rsidR="007C4018" w:rsidRPr="00D414C8" w:rsidRDefault="007C4018" w:rsidP="007C4018">
      <w:pPr>
        <w:pStyle w:val="BodyText"/>
      </w:pPr>
      <w:r w:rsidRPr="00D414C8">
        <w:t xml:space="preserve">Twister4Azure </w:t>
      </w:r>
      <w:r w:rsidR="005B3AA2" w:rsidRPr="00D414C8">
        <w:t>Map-C</w:t>
      </w:r>
      <w:r w:rsidRPr="00D414C8">
        <w:t>ollective</w:t>
      </w:r>
      <w:r w:rsidR="005B3AA2" w:rsidRPr="00D414C8">
        <w:t>s</w:t>
      </w:r>
      <w:r w:rsidRPr="00D414C8">
        <w:t xml:space="preserve"> are implemented using the Windows Communication Foundation (WCF)-based A</w:t>
      </w:r>
      <w:r w:rsidRPr="00D414C8">
        <w:t>z</w:t>
      </w:r>
      <w:r w:rsidRPr="00D414C8">
        <w:t>ure TCP inter-role communication mechanism, while using the Azure table storage as a persistent backup.</w:t>
      </w:r>
    </w:p>
    <w:p w14:paraId="4B060EFB" w14:textId="427B4122" w:rsidR="007C4018" w:rsidRPr="00D414C8" w:rsidRDefault="00251D15" w:rsidP="00CA55D5">
      <w:pPr>
        <w:pStyle w:val="BodyText"/>
      </w:pPr>
      <w:r w:rsidRPr="00D414C8">
        <w:lastRenderedPageBreak/>
        <w:t>Twister4Azure primitive implementations maintain a worker node-level cache to store and serve the primitive r</w:t>
      </w:r>
      <w:r w:rsidRPr="00D414C8">
        <w:t>e</w:t>
      </w:r>
      <w:r w:rsidRPr="00D414C8">
        <w:t xml:space="preserve">sult values to multiple Map workers and map tasks running on a single server. Twister4Azure </w:t>
      </w:r>
      <w:r w:rsidR="005B3AA2" w:rsidRPr="00D414C8">
        <w:t xml:space="preserve">utilizes the collectives </w:t>
      </w:r>
      <w:r w:rsidRPr="00D414C8">
        <w:t xml:space="preserve">to </w:t>
      </w:r>
      <w:r w:rsidR="00CF6F26" w:rsidRPr="00D414C8">
        <w:t>perform synchronization at th</w:t>
      </w:r>
      <w:r w:rsidR="005B3AA2" w:rsidRPr="00D414C8">
        <w:t xml:space="preserve">e end of each iteration and also to </w:t>
      </w:r>
      <w:r w:rsidR="00CF6F26" w:rsidRPr="00D414C8">
        <w:t xml:space="preserve">aid in the decentralize scheduling of the tasks of the next iteration by using </w:t>
      </w:r>
      <w:r w:rsidR="00CD4FE2" w:rsidRPr="00D414C8">
        <w:t>the collective operations</w:t>
      </w:r>
      <w:r w:rsidR="00CF6F26" w:rsidRPr="00D414C8">
        <w:t xml:space="preserve"> to communicate the new iteration information to the workers. </w:t>
      </w:r>
    </w:p>
    <w:p w14:paraId="455E7C62" w14:textId="14A20FC5" w:rsidR="001B17D3" w:rsidRPr="000D6DFC" w:rsidRDefault="001B17D3" w:rsidP="001B17D3">
      <w:pPr>
        <w:pStyle w:val="Heading3"/>
      </w:pPr>
      <w:r w:rsidRPr="000D6DFC">
        <w:t>Map-AllGather</w:t>
      </w:r>
      <w:bookmarkEnd w:id="26"/>
    </w:p>
    <w:p w14:paraId="1B2D15A3" w14:textId="0A9E2B87" w:rsidR="00CA55D5" w:rsidRPr="00D414C8" w:rsidRDefault="00CA55D5" w:rsidP="00CA55D5">
      <w:pPr>
        <w:pStyle w:val="BodyText"/>
      </w:pPr>
      <w:r w:rsidRPr="00D414C8">
        <w:t>Map-AllGather</w:t>
      </w:r>
      <w:r w:rsidR="001B17D3" w:rsidRPr="00D414C8">
        <w:t xml:space="preserve"> performs simple TCP-based broadcasts for each Map task output, which is an all-to-all linear impl</w:t>
      </w:r>
      <w:r w:rsidR="001B17D3" w:rsidRPr="00D414C8">
        <w:t>e</w:t>
      </w:r>
      <w:r w:rsidR="001B17D3" w:rsidRPr="00D414C8">
        <w:t xml:space="preserve">mentation. Workers start transmitting the data as soon as a task is completed. </w:t>
      </w:r>
      <w:r w:rsidRPr="00D414C8">
        <w:t>T</w:t>
      </w:r>
      <w:r w:rsidR="0099665D" w:rsidRPr="00D414C8">
        <w:t>he final aggregation of the data</w:t>
      </w:r>
      <w:r w:rsidRPr="00D414C8">
        <w:t xml:space="preserve"> is pe</w:t>
      </w:r>
      <w:r w:rsidRPr="00D414C8">
        <w:t>r</w:t>
      </w:r>
      <w:r w:rsidRPr="00D414C8">
        <w:t>formed in the destination nodes and is done only once per node.</w:t>
      </w:r>
    </w:p>
    <w:p w14:paraId="7F9718D6" w14:textId="45EB9098" w:rsidR="001B17D3" w:rsidRPr="000D6DFC" w:rsidRDefault="001B17D3" w:rsidP="001B17D3">
      <w:pPr>
        <w:pStyle w:val="Heading3"/>
      </w:pPr>
      <w:bookmarkStart w:id="27" w:name="_Toc364974070"/>
      <w:r w:rsidRPr="000D6DFC">
        <w:t>Map-AllReduce</w:t>
      </w:r>
      <w:bookmarkEnd w:id="27"/>
    </w:p>
    <w:p w14:paraId="66390400" w14:textId="11E78F24" w:rsidR="001B17D3" w:rsidRPr="00D414C8" w:rsidRDefault="002C1A97" w:rsidP="0051245F">
      <w:pPr>
        <w:pStyle w:val="BodyText"/>
      </w:pPr>
      <w:r w:rsidRPr="00D414C8">
        <w:t>Map-AllReduce</w:t>
      </w:r>
      <w:r w:rsidR="001B17D3" w:rsidRPr="00D414C8">
        <w:t xml:space="preserve"> uses a hierarchical processing approach where the results are first aggregated in the local node and then final assembly is performed in the destination nodes. The iteration check happens in the destination nodes and can be specified as a custom function or as a limit on the number of iterations.</w:t>
      </w:r>
    </w:p>
    <w:p w14:paraId="03283A24" w14:textId="77777777" w:rsidR="000D6DFC" w:rsidRPr="000D6DFC" w:rsidRDefault="000D6DFC" w:rsidP="003B240D">
      <w:pPr>
        <w:pStyle w:val="Heading1"/>
        <w:spacing w:before="80"/>
      </w:pPr>
      <w:bookmarkStart w:id="28" w:name="_Toc364974072"/>
      <w:r w:rsidRPr="000D6DFC">
        <w:t>Evaluation</w:t>
      </w:r>
      <w:bookmarkEnd w:id="28"/>
    </w:p>
    <w:p w14:paraId="2EA46D5D" w14:textId="5B2AE2BB" w:rsidR="00987D8B" w:rsidRPr="00D414C8" w:rsidRDefault="00987D8B" w:rsidP="00987D8B">
      <w:pPr>
        <w:pStyle w:val="BodyText"/>
      </w:pPr>
      <w:r w:rsidRPr="00D414C8">
        <w:t>In this section we evaluate and compare the performance of Map-Collectives with plain MapReduce using two real world applications, Multi-Dimensional-Scaling and K-means clustering. The performance results are presented by breaking down the total execution time in to the different phases of the MapReduce or the Map-Collectives computations. This pr</w:t>
      </w:r>
      <w:r w:rsidRPr="00D414C8">
        <w:t>o</w:t>
      </w:r>
      <w:r w:rsidRPr="00D414C8">
        <w:t>vides an idea of the performance model and provides a better view of various overheads of MapReduce and the optimiz</w:t>
      </w:r>
      <w:r w:rsidRPr="00D414C8">
        <w:t>a</w:t>
      </w:r>
      <w:r w:rsidRPr="00D414C8">
        <w:t>tions provided by Map-Collectives to reduce some of those overheads.</w:t>
      </w:r>
      <w:r w:rsidR="000A5A30">
        <w:t xml:space="preserve"> </w:t>
      </w:r>
    </w:p>
    <w:p w14:paraId="481A025F" w14:textId="39F89786" w:rsidR="00987D8B" w:rsidRPr="00D414C8" w:rsidRDefault="00987D8B" w:rsidP="00987D8B">
      <w:pPr>
        <w:pStyle w:val="BodyText"/>
      </w:pPr>
      <w:r w:rsidRPr="00D414C8">
        <w:t>In the following figures, ‘Scheduling’ is the per iteration (per MapReduce job) startup and task scheduling time. ‘Cleanup’ is the per iteration overhead from reduce task ex</w:t>
      </w:r>
      <w:r w:rsidRPr="00D414C8">
        <w:t>e</w:t>
      </w:r>
      <w:r w:rsidRPr="00D414C8">
        <w:t>cution completion to the iteration end. ‘Map overhead’ is the start and cleanup overhead for each map task. ‘Map variation’ is the overhead due to variation of data load, compute and map overhead times. ‘Comm+Red+Merge is the time for map to reduce data shuffle, reduce execution, merge and broa</w:t>
      </w:r>
      <w:r w:rsidRPr="00D414C8">
        <w:t>d</w:t>
      </w:r>
      <w:r w:rsidRPr="00D414C8">
        <w:t>cast. ‘Compute’ and ‘Data load’ times are calculated using the average compute only and data load times across all the tasks of the computation. The common components (data load, compute) are plotted at the bottom of the graphs to highlight variable components.</w:t>
      </w:r>
    </w:p>
    <w:p w14:paraId="394B26CF" w14:textId="7E835D64" w:rsidR="000D6DFC" w:rsidRPr="00D414C8" w:rsidRDefault="000D6DFC" w:rsidP="000D6DFC">
      <w:pPr>
        <w:pStyle w:val="BodyText"/>
      </w:pPr>
      <w:r w:rsidRPr="00D414C8">
        <w:t>Hadoop and H-Collectives experiments were conducted in the FutureGrid Alamo cluster</w:t>
      </w:r>
      <w:r w:rsidR="000F4FCD" w:rsidRPr="00D414C8">
        <w:t>,</w:t>
      </w:r>
      <w:r w:rsidRPr="00D414C8">
        <w:t xml:space="preserve"> which has Dual Intel Xeon X5550 (8 total cores) per node, 12</w:t>
      </w:r>
      <w:r w:rsidR="000F4FCD" w:rsidRPr="00D414C8">
        <w:t xml:space="preserve"> </w:t>
      </w:r>
      <w:r w:rsidRPr="00D414C8">
        <w:t xml:space="preserve">GB </w:t>
      </w:r>
      <w:r w:rsidR="000F4FCD" w:rsidRPr="00D414C8">
        <w:t xml:space="preserve">RAM </w:t>
      </w:r>
      <w:r w:rsidRPr="00D414C8">
        <w:t>pe</w:t>
      </w:r>
      <w:r w:rsidR="00E33151" w:rsidRPr="00D414C8">
        <w:t xml:space="preserve">r node and a 1Gbps network. </w:t>
      </w:r>
      <w:r w:rsidRPr="00D414C8">
        <w:t>Twister4Azure tests were performed in Wi</w:t>
      </w:r>
      <w:r w:rsidRPr="00D414C8">
        <w:t>n</w:t>
      </w:r>
      <w:r w:rsidRPr="00D414C8">
        <w:t>dows Azure cloud</w:t>
      </w:r>
      <w:r w:rsidR="000F4FCD" w:rsidRPr="00D414C8">
        <w:t>,</w:t>
      </w:r>
      <w:r w:rsidRPr="00D414C8">
        <w:t xml:space="preserve"> using Azure extra-large instances. Azure extra-large instances provide 8 compute cores and 14</w:t>
      </w:r>
      <w:r w:rsidR="000F4FCD" w:rsidRPr="00D414C8">
        <w:t xml:space="preserve"> </w:t>
      </w:r>
      <w:r w:rsidRPr="00D414C8">
        <w:t>G</w:t>
      </w:r>
      <w:r w:rsidR="00A12A66" w:rsidRPr="00D414C8">
        <w:t>B</w:t>
      </w:r>
      <w:r w:rsidR="000A5A30">
        <w:t xml:space="preserve"> </w:t>
      </w:r>
      <w:r w:rsidR="00954B81" w:rsidRPr="00D414C8">
        <w:t>RAM</w:t>
      </w:r>
      <w:r w:rsidRPr="00D414C8">
        <w:t xml:space="preserve"> per instance.</w:t>
      </w:r>
    </w:p>
    <w:p w14:paraId="131CA1BB" w14:textId="311B3E4D" w:rsidR="000D6DFC" w:rsidRPr="000D6DFC" w:rsidRDefault="000D6DFC" w:rsidP="00592F51">
      <w:pPr>
        <w:pStyle w:val="Heading2"/>
      </w:pPr>
      <w:bookmarkStart w:id="29" w:name="_Toc364974073"/>
      <w:r w:rsidRPr="000D6DFC">
        <w:t>Multi-Dimensional Scaling</w:t>
      </w:r>
      <w:r w:rsidR="003E049A">
        <w:t xml:space="preserve"> (MDS)</w:t>
      </w:r>
      <w:r w:rsidRPr="000D6DFC">
        <w:t xml:space="preserve"> using Map-AllGather</w:t>
      </w:r>
      <w:bookmarkEnd w:id="29"/>
    </w:p>
    <w:p w14:paraId="07B9791B" w14:textId="06A8DC08" w:rsidR="00364842" w:rsidRPr="00D414C8" w:rsidRDefault="000D6DFC" w:rsidP="000D6DFC">
      <w:pPr>
        <w:pStyle w:val="BodyText"/>
      </w:pPr>
      <w:r w:rsidRPr="00D414C8">
        <w:t xml:space="preserve">The objective of </w:t>
      </w:r>
      <w:r w:rsidR="003E049A" w:rsidRPr="00D414C8">
        <w:t>MDS</w:t>
      </w:r>
      <w:r w:rsidRPr="00D414C8">
        <w:t xml:space="preserve"> is to map a dataset in high-dimensional space to a lower dimensional space</w:t>
      </w:r>
      <w:r w:rsidR="0001680B" w:rsidRPr="00D414C8">
        <w:t>,</w:t>
      </w:r>
      <w:r w:rsidRPr="00D414C8">
        <w:t xml:space="preserve"> with respect to the pairwise proximity of the data points</w:t>
      </w:r>
      <w:r w:rsidRPr="00D414C8">
        <w:fldChar w:fldCharType="begin"/>
      </w:r>
      <w:r w:rsidR="00192242" w:rsidRPr="00D414C8">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D414C8">
        <w:fldChar w:fldCharType="separate"/>
      </w:r>
      <w:r w:rsidR="00192242" w:rsidRPr="00D414C8">
        <w:rPr>
          <w:noProof/>
        </w:rPr>
        <w:t>[</w:t>
      </w:r>
      <w:hyperlink w:anchor="_ENREF_8" w:tooltip="Kruskal, 1978 #502" w:history="1">
        <w:r w:rsidR="00192242" w:rsidRPr="00D414C8">
          <w:rPr>
            <w:noProof/>
          </w:rPr>
          <w:t>8</w:t>
        </w:r>
      </w:hyperlink>
      <w:r w:rsidR="00192242" w:rsidRPr="00D414C8">
        <w:rPr>
          <w:noProof/>
        </w:rPr>
        <w:t>]</w:t>
      </w:r>
      <w:r w:rsidRPr="00D414C8">
        <w:fldChar w:fldCharType="end"/>
      </w:r>
      <w:r w:rsidRPr="00D414C8">
        <w:t xml:space="preserve">. In this paper, we use </w:t>
      </w:r>
      <w:r w:rsidR="00364842" w:rsidRPr="00D414C8">
        <w:t xml:space="preserve">parallel </w:t>
      </w:r>
      <w:r w:rsidRPr="00D414C8">
        <w:t>SMACOF</w:t>
      </w:r>
      <w:r w:rsidR="003E049A" w:rsidRPr="00D414C8">
        <w:fldChar w:fldCharType="begin"/>
      </w:r>
      <w:r w:rsidR="00192242" w:rsidRPr="00D414C8">
        <w:instrText xml:space="preserve"> ADDIN EN.CITE &lt;EndNote&gt;&lt;Cite&gt;&lt;Author&gt;Bae&lt;/Author&gt;&lt;Year&gt;2010&lt;/Year&gt;&lt;RecNum&gt;714&lt;/RecNum&gt;&lt;DisplayText&gt;[11, 1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Cite&gt;&lt;Author&gt;de Leeuw&lt;/Author&gt;&lt;Year&gt;1988&lt;/Year&gt;&lt;RecNum&gt;270&lt;/RecNum&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003E049A" w:rsidRPr="00D414C8">
        <w:fldChar w:fldCharType="separate"/>
      </w:r>
      <w:r w:rsidR="00192242" w:rsidRPr="00D414C8">
        <w:rPr>
          <w:noProof/>
        </w:rPr>
        <w:t>[</w:t>
      </w:r>
      <w:hyperlink w:anchor="_ENREF_11" w:tooltip="Bae, 2010 #714" w:history="1">
        <w:r w:rsidR="00192242" w:rsidRPr="00D414C8">
          <w:rPr>
            <w:noProof/>
          </w:rPr>
          <w:t>11</w:t>
        </w:r>
      </w:hyperlink>
      <w:r w:rsidR="00192242" w:rsidRPr="00D414C8">
        <w:rPr>
          <w:noProof/>
        </w:rPr>
        <w:t xml:space="preserve">, </w:t>
      </w:r>
      <w:hyperlink w:anchor="_ENREF_12" w:tooltip="de Leeuw, 1988 #270" w:history="1">
        <w:r w:rsidR="00192242" w:rsidRPr="00D414C8">
          <w:rPr>
            <w:noProof/>
          </w:rPr>
          <w:t>12</w:t>
        </w:r>
      </w:hyperlink>
      <w:r w:rsidR="00192242" w:rsidRPr="00D414C8">
        <w:rPr>
          <w:noProof/>
        </w:rPr>
        <w:t>]</w:t>
      </w:r>
      <w:r w:rsidR="003E049A" w:rsidRPr="00D414C8">
        <w:fldChar w:fldCharType="end"/>
      </w:r>
      <w:r w:rsidR="003E049A" w:rsidRPr="00D414C8">
        <w:t xml:space="preserve"> MDS</w:t>
      </w:r>
      <w:r w:rsidRPr="00D414C8">
        <w:t>,</w:t>
      </w:r>
      <w:r w:rsidR="003E049A" w:rsidRPr="00D414C8">
        <w:t xml:space="preserve"> which is</w:t>
      </w:r>
      <w:r w:rsidRPr="00D414C8">
        <w:t xml:space="preserve"> an iterative </w:t>
      </w:r>
      <w:r w:rsidRPr="00D414C8">
        <w:lastRenderedPageBreak/>
        <w:t>majorization algorithm. The input for MDS is an N*N matrix of pairwise proximity values</w:t>
      </w:r>
      <w:r w:rsidR="00AA01F0" w:rsidRPr="00D414C8">
        <w:t xml:space="preserve">. </w:t>
      </w:r>
      <w:r w:rsidRPr="00D414C8">
        <w:t>The resultant lower dimensio</w:t>
      </w:r>
      <w:r w:rsidRPr="00D414C8">
        <w:t>n</w:t>
      </w:r>
      <w:r w:rsidRPr="00D414C8">
        <w:t xml:space="preserve">al mapping in D dimensions, called the X values, is an N*D matrix. </w:t>
      </w:r>
    </w:p>
    <w:p w14:paraId="042B899A" w14:textId="7F18326D" w:rsidR="000D6DFC" w:rsidRPr="00D414C8" w:rsidRDefault="004D39E7" w:rsidP="003E049A">
      <w:pPr>
        <w:pStyle w:val="BodyText"/>
      </w:pPr>
      <w:r w:rsidRPr="00D414C8">
        <w:t>U</w:t>
      </w:r>
      <w:r w:rsidR="000D6DFC" w:rsidRPr="00D414C8">
        <w:t xml:space="preserve">nweighted </w:t>
      </w:r>
      <w:r w:rsidR="00364842" w:rsidRPr="00D414C8">
        <w:t xml:space="preserve">MDS </w:t>
      </w:r>
      <w:r w:rsidR="000D6DFC" w:rsidRPr="00D414C8">
        <w:t>result</w:t>
      </w:r>
      <w:r w:rsidRPr="00D414C8">
        <w:t>s</w:t>
      </w:r>
      <w:r w:rsidR="000D6DFC" w:rsidRPr="00D414C8">
        <w:t xml:space="preserve"> in two MapReduce job</w:t>
      </w:r>
      <w:r w:rsidR="00811FFE" w:rsidRPr="00D414C8">
        <w:t>s</w:t>
      </w:r>
      <w:r w:rsidR="000D6DFC" w:rsidRPr="00D414C8">
        <w:t xml:space="preserve"> per i</w:t>
      </w:r>
      <w:r w:rsidR="000D6DFC" w:rsidRPr="00D414C8">
        <w:t>t</w:t>
      </w:r>
      <w:r w:rsidR="000D6DFC" w:rsidRPr="00D414C8">
        <w:t>eration, BCCalc and StressCalc. Each BCCalc Map task ge</w:t>
      </w:r>
      <w:r w:rsidR="000D6DFC" w:rsidRPr="00D414C8">
        <w:t>n</w:t>
      </w:r>
      <w:r w:rsidR="000D6DFC" w:rsidRPr="00D414C8">
        <w:t xml:space="preserve">erates a portion of the total X matrix. The reduce step of MDS BCCalc computation is </w:t>
      </w:r>
      <w:r w:rsidRPr="00D414C8">
        <w:t xml:space="preserve">an </w:t>
      </w:r>
      <w:r w:rsidR="000D6DFC" w:rsidRPr="00D414C8">
        <w:t xml:space="preserve">aggregation operation, </w:t>
      </w:r>
      <w:r w:rsidRPr="00D414C8">
        <w:t>which</w:t>
      </w:r>
      <w:r w:rsidR="000D6DFC" w:rsidRPr="00D414C8">
        <w:t xml:space="preserve"> simply assembles the outputs of the Map tasks toget</w:t>
      </w:r>
      <w:r w:rsidR="000D6DFC" w:rsidRPr="00D414C8">
        <w:t>h</w:t>
      </w:r>
      <w:r w:rsidR="000D6DFC" w:rsidRPr="00D414C8">
        <w:t xml:space="preserve">er in order. This X value matrix </w:t>
      </w:r>
      <w:r w:rsidRPr="00D414C8">
        <w:t xml:space="preserve">is </w:t>
      </w:r>
      <w:r w:rsidR="000D6DFC" w:rsidRPr="00D414C8">
        <w:t xml:space="preserve">then broadcasted to </w:t>
      </w:r>
      <w:r w:rsidRPr="00D414C8">
        <w:t xml:space="preserve">be </w:t>
      </w:r>
      <w:r w:rsidR="000D6DFC" w:rsidRPr="00D414C8">
        <w:t xml:space="preserve">used </w:t>
      </w:r>
      <w:r w:rsidRPr="00D414C8">
        <w:t xml:space="preserve">by </w:t>
      </w:r>
      <w:r w:rsidR="000D6DFC" w:rsidRPr="00D414C8">
        <w:t>the StressCalc step of the current iterations</w:t>
      </w:r>
      <w:r w:rsidR="0001680B" w:rsidRPr="00D414C8">
        <w:t>,</w:t>
      </w:r>
      <w:r w:rsidR="003E049A" w:rsidRPr="00D414C8">
        <w:t xml:space="preserve"> as well as by</w:t>
      </w:r>
      <w:r w:rsidR="000D6DFC" w:rsidRPr="00D414C8">
        <w:t xml:space="preserve"> the BCCalc step of the next iteration.</w:t>
      </w:r>
      <w:r w:rsidR="00AA01F0" w:rsidRPr="00D414C8">
        <w:t xml:space="preserve"> MDS performs relatively smaller amount </w:t>
      </w:r>
      <w:r w:rsidR="00C55F3D" w:rsidRPr="00D414C8">
        <w:t>of computations</w:t>
      </w:r>
      <w:r w:rsidR="00AA01F0" w:rsidRPr="00D414C8">
        <w:t xml:space="preserve"> for a unit of input data. Hence MDS has larger data loading and memory ove</w:t>
      </w:r>
      <w:r w:rsidR="00AA01F0" w:rsidRPr="00D414C8">
        <w:t>r</w:t>
      </w:r>
      <w:r w:rsidR="00AA01F0" w:rsidRPr="00D414C8">
        <w:t>head.</w:t>
      </w:r>
      <w:r w:rsidR="000D6DFC" w:rsidRPr="00D414C8">
        <w:t xml:space="preserve">Usage of the Map-AllGather primitive in MDS BCCalc computation eliminates the need for reduce, merge and broadcasting steps in that particular computation. </w:t>
      </w:r>
    </w:p>
    <w:p w14:paraId="3E4F8AAB" w14:textId="65585BAA" w:rsidR="003418BB" w:rsidRDefault="003418BB" w:rsidP="00D33071">
      <w:pPr>
        <w:pStyle w:val="Heading3"/>
        <w:spacing w:before="120"/>
      </w:pPr>
      <w:r w:rsidRPr="000D6DFC">
        <w:t>H-Collectives MDS</w:t>
      </w:r>
      <w:r w:rsidR="00E21579">
        <w:t xml:space="preserve"> Map-</w:t>
      </w:r>
      <w:r w:rsidRPr="000D6DFC">
        <w:t>AllGather</w:t>
      </w:r>
    </w:p>
    <w:p w14:paraId="69212275" w14:textId="77777777" w:rsidR="00B32D82" w:rsidRPr="00D414C8" w:rsidRDefault="00B32D82" w:rsidP="00D33071">
      <w:pPr>
        <w:pStyle w:val="BodyText"/>
        <w:spacing w:before="80"/>
        <w:ind w:firstLine="0"/>
      </w:pPr>
      <w:r w:rsidRPr="00D414C8">
        <w:rPr>
          <w:noProof/>
        </w:rPr>
        <w:drawing>
          <wp:inline distT="0" distB="0" distL="0" distR="0" wp14:anchorId="57AAA3AE" wp14:editId="48563F8C">
            <wp:extent cx="3013863" cy="15429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23435" cy="1547800"/>
                    </a:xfrm>
                    <a:prstGeom prst="rect">
                      <a:avLst/>
                    </a:prstGeom>
                  </pic:spPr>
                </pic:pic>
              </a:graphicData>
            </a:graphic>
          </wp:inline>
        </w:drawing>
      </w:r>
    </w:p>
    <w:p w14:paraId="5570F2D8" w14:textId="314E0018" w:rsidR="00B32D82" w:rsidRPr="00B32D82" w:rsidRDefault="00B32D82" w:rsidP="00AC21BE">
      <w:pPr>
        <w:pStyle w:val="figurecaption"/>
        <w:spacing w:after="120"/>
      </w:pPr>
      <w:r w:rsidRPr="000D6DFC">
        <w:t>MDS Hadoop using only the BC Calculation MapReduce job per iteration to highlight the overhead. 20 iterations, 51200 data points</w:t>
      </w:r>
    </w:p>
    <w:p w14:paraId="77D2BDFE" w14:textId="4E69F0C6" w:rsidR="004A4BDB" w:rsidRPr="00D414C8" w:rsidRDefault="003418BB" w:rsidP="004A4BDB">
      <w:pPr>
        <w:pStyle w:val="BodyText"/>
      </w:pPr>
      <w:r w:rsidRPr="00D414C8">
        <w:t xml:space="preserve">We implemented the </w:t>
      </w:r>
      <w:r w:rsidR="00533CED" w:rsidRPr="00D414C8">
        <w:t>MDS</w:t>
      </w:r>
      <w:r w:rsidRPr="00D414C8">
        <w:t xml:space="preserve"> for Hadoop using vanilla MapReduce and H-Collectives Map-AllGather primitive. Vanilla MapReduce implementation uses the Hadoop Di</w:t>
      </w:r>
      <w:r w:rsidRPr="00D414C8">
        <w:t>s</w:t>
      </w:r>
      <w:r w:rsidRPr="00D414C8">
        <w:t>tributedCache to broadcast loop variant data to the Map tasks.</w:t>
      </w:r>
      <w:r w:rsidR="000A5A30">
        <w:t xml:space="preserve"> </w:t>
      </w:r>
      <w:r w:rsidR="004A4BDB" w:rsidRPr="00D414C8">
        <w:t>Figure 5 shows the MDS strong scaling performance results highlighting the overhead of different phases on the comput</w:t>
      </w:r>
      <w:r w:rsidR="004A4BDB" w:rsidRPr="00D414C8">
        <w:t>a</w:t>
      </w:r>
      <w:r w:rsidR="004A4BDB" w:rsidRPr="00D414C8">
        <w:t xml:space="preserve">tion. </w:t>
      </w:r>
      <w:r w:rsidR="003E049A" w:rsidRPr="00D414C8">
        <w:t>We</w:t>
      </w:r>
      <w:r w:rsidR="004A4BDB" w:rsidRPr="00D414C8">
        <w:t xml:space="preserve"> used </w:t>
      </w:r>
      <w:r w:rsidR="003E049A" w:rsidRPr="00D414C8">
        <w:t xml:space="preserve">only </w:t>
      </w:r>
      <w:r w:rsidR="004A4BDB" w:rsidRPr="00D414C8">
        <w:t>the BC Calculation step of the MDS in each iteration and skipped the stress calculation step to fu</w:t>
      </w:r>
      <w:r w:rsidR="004A4BDB" w:rsidRPr="00D414C8">
        <w:t>r</w:t>
      </w:r>
      <w:r w:rsidR="004A4BDB" w:rsidRPr="00D414C8">
        <w:t xml:space="preserve">ther highlight the AllGather component. This test case scales a 51200*51200 matrix into a 51200*3 matrix. </w:t>
      </w:r>
    </w:p>
    <w:p w14:paraId="2BF7038A" w14:textId="24CB8C04" w:rsidR="003418BB" w:rsidRPr="00D414C8" w:rsidRDefault="00811779" w:rsidP="00CB07B5">
      <w:pPr>
        <w:pStyle w:val="BodyText"/>
      </w:pPr>
      <w:r w:rsidRPr="00D414C8">
        <w:t>As we can notice in the figure 5</w:t>
      </w:r>
      <w:r w:rsidR="003418BB" w:rsidRPr="00D414C8">
        <w:t>, the H-Collectives i</w:t>
      </w:r>
      <w:r w:rsidR="003418BB" w:rsidRPr="00D414C8">
        <w:t>m</w:t>
      </w:r>
      <w:r w:rsidR="003418BB" w:rsidRPr="00D414C8">
        <w:t>plementation gets rid of the communication, reduce, merge, task scheduling and job cleanup overhead of the vanilla MapReduce computation. However, we notice a slight i</w:t>
      </w:r>
      <w:r w:rsidR="003418BB" w:rsidRPr="00D414C8">
        <w:t>n</w:t>
      </w:r>
      <w:r w:rsidR="003418BB" w:rsidRPr="00D414C8">
        <w:t>crease of Map task overhead and Map variation in the case H-Collectives Map-AllReduce</w:t>
      </w:r>
      <w:r w:rsidR="004F2DC0" w:rsidRPr="00D414C8">
        <w:t>-</w:t>
      </w:r>
      <w:r w:rsidR="003418BB" w:rsidRPr="00D414C8">
        <w:t>based implementation. We believe these increases are due to the rapid scheduling of Map tasks across successive iterations in H-Collectives, whereas in the case of vanilla MapReduce the map tasks of successive iterations have few seconds between the schedu</w:t>
      </w:r>
      <w:r w:rsidR="003418BB" w:rsidRPr="00D414C8">
        <w:t>l</w:t>
      </w:r>
      <w:r w:rsidR="003418BB" w:rsidRPr="00D414C8">
        <w:t>ing</w:t>
      </w:r>
      <w:r w:rsidR="00F53B86" w:rsidRPr="00D414C8">
        <w:t xml:space="preserve"> do perform housekeeping tasks</w:t>
      </w:r>
      <w:r w:rsidR="003418BB" w:rsidRPr="00D414C8">
        <w:t>.</w:t>
      </w:r>
    </w:p>
    <w:p w14:paraId="63CCD8DE" w14:textId="77777777" w:rsidR="00CB07B5" w:rsidRDefault="000D6DFC" w:rsidP="00CB07B5">
      <w:pPr>
        <w:pStyle w:val="Heading3"/>
      </w:pPr>
      <w:bookmarkStart w:id="30" w:name="_Toc364974075"/>
      <w:r w:rsidRPr="000D6DFC">
        <w:t>Twister4Azure MDS</w:t>
      </w:r>
      <w:r w:rsidR="00706670">
        <w:t xml:space="preserve"> Map-</w:t>
      </w:r>
      <w:r w:rsidRPr="000D6DFC">
        <w:t>AllGather</w:t>
      </w:r>
      <w:bookmarkEnd w:id="30"/>
    </w:p>
    <w:p w14:paraId="54FA47C4" w14:textId="3512D3D1" w:rsidR="00725C0D" w:rsidRPr="00725C0D" w:rsidRDefault="00725C0D" w:rsidP="00725C0D">
      <w:pPr>
        <w:pStyle w:val="BodyText"/>
      </w:pPr>
      <w:r w:rsidRPr="00D414C8">
        <w:t>We implemented MDS for Twister4Azure using Map-AllGather primitive and MR-MB with optimized broadcas</w:t>
      </w:r>
      <w:r w:rsidRPr="00D414C8">
        <w:t>t</w:t>
      </w:r>
      <w:r w:rsidRPr="00D414C8">
        <w:t>ing. Twister4Azure optimized broadcast is an improvement over simple MR-MB as it uses an optimized tree-based alg</w:t>
      </w:r>
      <w:r w:rsidRPr="00D414C8">
        <w:t>o</w:t>
      </w:r>
      <w:r w:rsidRPr="00D414C8">
        <w:t xml:space="preserve">rithm to perform TCP broadcasts of in-memory data. Figure 6 </w:t>
      </w:r>
      <w:r w:rsidRPr="00D414C8">
        <w:lastRenderedPageBreak/>
        <w:t>shows the MDS (with both BCCalc and StressCalc steps) strong scaling performance results comparing the Map-AllGather based implementation with the MR-MB impl</w:t>
      </w:r>
      <w:r w:rsidRPr="00D414C8">
        <w:t>e</w:t>
      </w:r>
      <w:r w:rsidRPr="00D414C8">
        <w:t xml:space="preserve">mentation. The number of map tasks per computation is equal to the number of total cores of the computation. The Map-AllGather-based implementation improves the performance of Twister4Azure MDS by 13%-42% over MapReduce with optimized broadcast in the current test cases. </w:t>
      </w:r>
    </w:p>
    <w:p w14:paraId="4810A551" w14:textId="77777777" w:rsidR="008355F0" w:rsidRPr="00D414C8" w:rsidRDefault="008355F0" w:rsidP="005737F3">
      <w:pPr>
        <w:pStyle w:val="BodyText"/>
        <w:spacing w:before="80"/>
        <w:ind w:firstLine="0"/>
        <w:jc w:val="center"/>
      </w:pPr>
      <w:r w:rsidRPr="00D414C8">
        <w:rPr>
          <w:noProof/>
        </w:rPr>
        <w:drawing>
          <wp:inline distT="0" distB="0" distL="0" distR="0" wp14:anchorId="20EC4BC7" wp14:editId="14762EF7">
            <wp:extent cx="2114092" cy="1417368"/>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1808" cy="1442654"/>
                    </a:xfrm>
                    <a:prstGeom prst="rect">
                      <a:avLst/>
                    </a:prstGeom>
                    <a:noFill/>
                  </pic:spPr>
                </pic:pic>
              </a:graphicData>
            </a:graphic>
          </wp:inline>
        </w:drawing>
      </w:r>
    </w:p>
    <w:p w14:paraId="1F697209" w14:textId="79C15783" w:rsidR="008355F0" w:rsidRPr="008355F0" w:rsidRDefault="008355F0" w:rsidP="00AC21BE">
      <w:pPr>
        <w:pStyle w:val="figurecaption"/>
        <w:spacing w:before="0" w:after="120"/>
      </w:pPr>
      <w:r w:rsidRPr="0079668A">
        <w:t>MDS application implemented using Twister4Azure. 20 iterations. 51200 data points (~5GB).</w:t>
      </w:r>
    </w:p>
    <w:p w14:paraId="50A10F8A" w14:textId="52C91BB5" w:rsidR="000D6DFC" w:rsidRPr="00D045BB" w:rsidRDefault="000D6DFC" w:rsidP="0079668A">
      <w:pPr>
        <w:pStyle w:val="Heading3"/>
      </w:pPr>
      <w:r w:rsidRPr="00D045BB">
        <w:t xml:space="preserve">Detailed analysis of overhead </w:t>
      </w:r>
    </w:p>
    <w:p w14:paraId="4DDE0024" w14:textId="0296B213" w:rsidR="000D6DFC" w:rsidRPr="00D045BB" w:rsidRDefault="00432B76" w:rsidP="000D6DFC">
      <w:pPr>
        <w:pStyle w:val="BodyText"/>
      </w:pPr>
      <w:r w:rsidRPr="00D045BB">
        <w:t>T</w:t>
      </w:r>
      <w:r w:rsidR="000D6DFC" w:rsidRPr="00D045BB">
        <w:t xml:space="preserve">his section </w:t>
      </w:r>
      <w:r w:rsidRPr="00D045BB">
        <w:t>presents a</w:t>
      </w:r>
      <w:r w:rsidR="000D6DFC" w:rsidRPr="00D045BB">
        <w:t xml:space="preserve"> detailed analysis of overhead</w:t>
      </w:r>
      <w:r w:rsidRPr="00D045BB">
        <w:t>s</w:t>
      </w:r>
      <w:r w:rsidR="000D6DFC" w:rsidRPr="00D045BB">
        <w:t xml:space="preserve"> </w:t>
      </w:r>
      <w:r w:rsidR="004F2DC0" w:rsidRPr="00D045BB">
        <w:t xml:space="preserve">in </w:t>
      </w:r>
      <w:r w:rsidR="000D6DFC" w:rsidRPr="00D045BB">
        <w:t xml:space="preserve">the Hadoop MDS </w:t>
      </w:r>
      <w:r w:rsidRPr="00D045BB">
        <w:t xml:space="preserve">computation. </w:t>
      </w:r>
      <w:r w:rsidR="004F2DC0" w:rsidRPr="00D045BB">
        <w:t>O</w:t>
      </w:r>
      <w:r w:rsidR="000D6DFC" w:rsidRPr="00D045BB">
        <w:t>nly the BCCalc MapR</w:t>
      </w:r>
      <w:r w:rsidR="000D6DFC" w:rsidRPr="00D045BB">
        <w:t>e</w:t>
      </w:r>
      <w:r w:rsidR="000D6DFC" w:rsidRPr="00D045BB">
        <w:t>duce job</w:t>
      </w:r>
      <w:r w:rsidR="004F2DC0" w:rsidRPr="00D045BB">
        <w:t xml:space="preserve"> is used</w:t>
      </w:r>
      <w:r w:rsidR="000D6DFC" w:rsidRPr="00D045BB">
        <w:t>. MDS computations use 51200 *51200 data points, 6 Iterations on 64 cores using 64 Map tasks per iter</w:t>
      </w:r>
      <w:r w:rsidR="000D6DFC" w:rsidRPr="00D045BB">
        <w:t>a</w:t>
      </w:r>
      <w:r w:rsidR="000D6DFC" w:rsidRPr="00D045BB">
        <w:t>tion. The total AllGather data size of this computation is 51200*3 data points. Average data load time is 10.61 seconds per map task. Average actual MDS BCCalc compute time is 1.5 seconds per map task.</w:t>
      </w:r>
    </w:p>
    <w:p w14:paraId="3129F9D6" w14:textId="77777777" w:rsidR="000D6DFC" w:rsidRPr="00D045BB" w:rsidRDefault="000D6DFC" w:rsidP="0055453E">
      <w:pPr>
        <w:pStyle w:val="BodyText"/>
        <w:ind w:firstLine="0"/>
      </w:pPr>
      <w:r w:rsidRPr="00D045BB">
        <w:rPr>
          <w:noProof/>
        </w:rPr>
        <w:drawing>
          <wp:inline distT="0" distB="0" distL="0" distR="0" wp14:anchorId="1BAA1553" wp14:editId="282E13A4">
            <wp:extent cx="3101645" cy="1104777"/>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0976" cy="1133034"/>
                    </a:xfrm>
                    <a:prstGeom prst="rect">
                      <a:avLst/>
                    </a:prstGeom>
                    <a:noFill/>
                  </pic:spPr>
                </pic:pic>
              </a:graphicData>
            </a:graphic>
          </wp:inline>
        </w:drawing>
      </w:r>
    </w:p>
    <w:p w14:paraId="32624875" w14:textId="192C99EA" w:rsidR="000D6DFC" w:rsidRPr="00D045BB" w:rsidRDefault="000D6DFC" w:rsidP="00B82DE3">
      <w:pPr>
        <w:pStyle w:val="figurecaption"/>
        <w:spacing w:before="0" w:after="120"/>
      </w:pPr>
      <w:r w:rsidRPr="00D045BB">
        <w:t>Hadoop MapReduce MDS-BCCalc histogram</w:t>
      </w:r>
    </w:p>
    <w:p w14:paraId="7F826F71" w14:textId="77777777" w:rsidR="000D6DFC" w:rsidRPr="00D045BB" w:rsidRDefault="000D6DFC" w:rsidP="0055453E">
      <w:pPr>
        <w:pStyle w:val="BodyText"/>
        <w:ind w:firstLine="0"/>
      </w:pPr>
      <w:r w:rsidRPr="00D045BB">
        <w:rPr>
          <w:noProof/>
        </w:rPr>
        <w:drawing>
          <wp:inline distT="0" distB="0" distL="0" distR="0" wp14:anchorId="26DF9F7E" wp14:editId="1987090A">
            <wp:extent cx="2048256" cy="116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1225" cy="1185590"/>
                    </a:xfrm>
                    <a:prstGeom prst="rect">
                      <a:avLst/>
                    </a:prstGeom>
                    <a:noFill/>
                  </pic:spPr>
                </pic:pic>
              </a:graphicData>
            </a:graphic>
          </wp:inline>
        </w:drawing>
      </w:r>
    </w:p>
    <w:p w14:paraId="22832544" w14:textId="1ECA3CC6" w:rsidR="000D6DFC" w:rsidRDefault="000D6DFC" w:rsidP="00B82DE3">
      <w:pPr>
        <w:pStyle w:val="figurecaption"/>
        <w:spacing w:after="120"/>
      </w:pPr>
      <w:r w:rsidRPr="00D045BB">
        <w:t xml:space="preserve"> H-Collectives AllGather MDS-BCCalc histogram</w:t>
      </w:r>
    </w:p>
    <w:p w14:paraId="634D04E2" w14:textId="77777777" w:rsidR="005737F3" w:rsidRPr="00D045BB" w:rsidRDefault="005737F3" w:rsidP="005737F3">
      <w:pPr>
        <w:pStyle w:val="BodyText"/>
      </w:pPr>
      <w:r w:rsidRPr="00D045BB">
        <w:t>Figure 7 presents the MDS using Hadoop MapReduce. Figure 8 presents MDS using H-Collectives AllGather i</w:t>
      </w:r>
      <w:r w:rsidRPr="00D045BB">
        <w:t>m</w:t>
      </w:r>
      <w:r w:rsidRPr="00D045BB">
        <w:t>plementation. These plot the total number of executing Map tasks at a given moment of the computation, which approx</w:t>
      </w:r>
      <w:r w:rsidRPr="00D045BB">
        <w:t>i</w:t>
      </w:r>
      <w:r w:rsidRPr="00D045BB">
        <w:t>mately represents the amount of useful work done in the clu</w:t>
      </w:r>
      <w:r w:rsidRPr="00D045BB">
        <w:t>s</w:t>
      </w:r>
      <w:r w:rsidRPr="00D045BB">
        <w:t>ter at that given moment. Each blue bar represents an iter</w:t>
      </w:r>
      <w:r w:rsidRPr="00D045BB">
        <w:t>a</w:t>
      </w:r>
      <w:r w:rsidRPr="00D045BB">
        <w:t>tion of the computation. The width of each blue bar indicates the time spent by Map tasks in that particular iteration. This includes input data loading, calculation and output data sto</w:t>
      </w:r>
      <w:r w:rsidRPr="00D045BB">
        <w:t>r</w:t>
      </w:r>
      <w:r w:rsidRPr="00D045BB">
        <w:t xml:space="preserve">age. The space between the blue bars represents the other overheads of the computation. </w:t>
      </w:r>
    </w:p>
    <w:p w14:paraId="2E46E6DA" w14:textId="3EE412FE" w:rsidR="005737F3" w:rsidRPr="00D045BB" w:rsidRDefault="005737F3" w:rsidP="005737F3">
      <w:pPr>
        <w:pStyle w:val="BodyText"/>
      </w:pPr>
      <w:r w:rsidRPr="00D045BB">
        <w:lastRenderedPageBreak/>
        <w:t>In Figure 8, the striped section on each blue bar repr</w:t>
      </w:r>
      <w:r w:rsidRPr="00D045BB">
        <w:t>e</w:t>
      </w:r>
      <w:r w:rsidRPr="00D045BB">
        <w:t xml:space="preserve">sents the data loading time. As can be seen, the overheads between the iterations virtually disappear with the use of the Map-AllGather primitive. </w:t>
      </w:r>
    </w:p>
    <w:p w14:paraId="1C396AC3" w14:textId="26777BEE" w:rsidR="000D6DFC" w:rsidRPr="000D6DFC" w:rsidRDefault="00B25817" w:rsidP="00592F51">
      <w:pPr>
        <w:pStyle w:val="Heading3"/>
      </w:pPr>
      <w:bookmarkStart w:id="31" w:name="_Toc364974077"/>
      <w:r>
        <w:t xml:space="preserve">Performance difference of </w:t>
      </w:r>
      <w:r w:rsidR="000D6DFC" w:rsidRPr="000D6DFC">
        <w:t>Twister4Azure vs Hadoop</w:t>
      </w:r>
      <w:bookmarkEnd w:id="31"/>
    </w:p>
    <w:p w14:paraId="61C17223" w14:textId="462849F4" w:rsidR="000D6DFC" w:rsidRPr="00D414C8" w:rsidRDefault="000D6DFC" w:rsidP="000D6DFC">
      <w:pPr>
        <w:pStyle w:val="BodyText"/>
      </w:pPr>
      <w:r w:rsidRPr="00D414C8">
        <w:t>Twister4Azure is already optimized for iterative MapR</w:t>
      </w:r>
      <w:r w:rsidRPr="00D414C8">
        <w:t>e</w:t>
      </w:r>
      <w:r w:rsidRPr="00D414C8">
        <w:t>duce</w:t>
      </w:r>
      <w:r w:rsidRPr="00D414C8">
        <w:fldChar w:fldCharType="begin"/>
      </w:r>
      <w:r w:rsidR="00192242" w:rsidRPr="00D414C8">
        <w:instrText xml:space="preserve"> ADDIN EN.CITE &lt;EndNote&gt;&lt;Cite&gt;&lt;Author&gt;Gunarathne&lt;/Author&gt;&lt;Year&gt;2013&lt;/Year&gt;&lt;RecNum&gt;2597&lt;/RecNum&gt;&lt;DisplayText&gt;[4]&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D414C8">
        <w:fldChar w:fldCharType="separate"/>
      </w:r>
      <w:r w:rsidR="00192242" w:rsidRPr="00D414C8">
        <w:rPr>
          <w:noProof/>
        </w:rPr>
        <w:t>[</w:t>
      </w:r>
      <w:hyperlink w:anchor="_ENREF_4" w:tooltip="Gunarathne, 2013 #2597" w:history="1">
        <w:r w:rsidR="00192242" w:rsidRPr="00D414C8">
          <w:rPr>
            <w:noProof/>
          </w:rPr>
          <w:t>4</w:t>
        </w:r>
      </w:hyperlink>
      <w:r w:rsidR="00192242" w:rsidRPr="00D414C8">
        <w:rPr>
          <w:noProof/>
        </w:rPr>
        <w:t>]</w:t>
      </w:r>
      <w:r w:rsidRPr="00D414C8">
        <w:fldChar w:fldCharType="end"/>
      </w:r>
      <w:r w:rsidRPr="00D414C8">
        <w:t xml:space="preserve"> and contains very low scheduling, data loading and data communication overheads compared to Hadoop. Hence the overhead reduction we achieve by using </w:t>
      </w:r>
      <w:r w:rsidR="00517FED">
        <w:t>Map-</w:t>
      </w:r>
      <w:r w:rsidRPr="00D414C8">
        <w:t>collective</w:t>
      </w:r>
      <w:r w:rsidR="00517FED">
        <w:t>s</w:t>
      </w:r>
      <w:r w:rsidRPr="00D414C8">
        <w:t xml:space="preserve"> </w:t>
      </w:r>
      <w:r w:rsidR="00517FED">
        <w:t>is comparatively</w:t>
      </w:r>
      <w:r w:rsidR="006F00D0">
        <w:t>. A</w:t>
      </w:r>
      <w:r w:rsidRPr="00D414C8">
        <w:t xml:space="preserve"> major component of Hadoop MDS </w:t>
      </w:r>
      <w:r w:rsidR="00A95695" w:rsidRPr="00D414C8">
        <w:t>is due to the data loading</w:t>
      </w:r>
      <w:r w:rsidR="006F00D0">
        <w:t>, which</w:t>
      </w:r>
      <w:r w:rsidRPr="00D414C8">
        <w:t xml:space="preserve"> Twister4Azure avoids by using data caching and cache aware scheduling.</w:t>
      </w:r>
    </w:p>
    <w:p w14:paraId="409C0FE5" w14:textId="324DA952" w:rsidR="000D6DFC" w:rsidRPr="000D6DFC" w:rsidRDefault="000D6DFC" w:rsidP="00CB07B5">
      <w:pPr>
        <w:pStyle w:val="Heading2"/>
      </w:pPr>
      <w:bookmarkStart w:id="32" w:name="_Toc364974078"/>
      <w:r w:rsidRPr="000D6DFC">
        <w:t>K-means</w:t>
      </w:r>
      <w:r w:rsidR="000A6D59">
        <w:t xml:space="preserve"> </w:t>
      </w:r>
      <w:r w:rsidRPr="000D6DFC">
        <w:t>Clustering using Map-AllReduce</w:t>
      </w:r>
      <w:bookmarkEnd w:id="32"/>
      <w:r w:rsidRPr="000D6DFC">
        <w:t xml:space="preserve"> </w:t>
      </w:r>
    </w:p>
    <w:p w14:paraId="3E1AA586" w14:textId="636D4AD5" w:rsidR="000D6DFC" w:rsidRPr="00D414C8" w:rsidRDefault="000D6DFC" w:rsidP="000D6DFC">
      <w:pPr>
        <w:pStyle w:val="BodyText"/>
      </w:pPr>
      <w:r w:rsidRPr="00D414C8">
        <w:t xml:space="preserve">K-means </w:t>
      </w:r>
      <w:r w:rsidR="004F2DC0" w:rsidRPr="00D414C8">
        <w:t>C</w:t>
      </w:r>
      <w:r w:rsidRPr="00D414C8">
        <w:t>lustering</w:t>
      </w:r>
      <w:r w:rsidR="00CB07B5" w:rsidRPr="00D414C8">
        <w:fldChar w:fldCharType="begin"/>
      </w:r>
      <w:r w:rsidR="00192242" w:rsidRPr="00D414C8">
        <w:instrText xml:space="preserve"> ADDIN EN.CITE &lt;EndNote&gt;&lt;Cite&gt;&lt;Author&gt;Lloyd&lt;/Author&gt;&lt;Year&gt;1982&lt;/Year&gt;&lt;RecNum&gt;1747&lt;/RecNum&gt;&lt;DisplayText&gt;[13]&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CB07B5" w:rsidRPr="00D414C8">
        <w:fldChar w:fldCharType="separate"/>
      </w:r>
      <w:r w:rsidR="00192242" w:rsidRPr="00D414C8">
        <w:rPr>
          <w:noProof/>
        </w:rPr>
        <w:t>[</w:t>
      </w:r>
      <w:hyperlink w:anchor="_ENREF_13" w:tooltip="Lloyd, 1982 #1747" w:history="1">
        <w:r w:rsidR="00192242" w:rsidRPr="00D414C8">
          <w:rPr>
            <w:noProof/>
          </w:rPr>
          <w:t>13</w:t>
        </w:r>
      </w:hyperlink>
      <w:r w:rsidR="00192242" w:rsidRPr="00D414C8">
        <w:rPr>
          <w:noProof/>
        </w:rPr>
        <w:t>]</w:t>
      </w:r>
      <w:r w:rsidR="00CB07B5" w:rsidRPr="00D414C8">
        <w:fldChar w:fldCharType="end"/>
      </w:r>
      <w:r w:rsidR="00CB07B5" w:rsidRPr="00D414C8">
        <w:t xml:space="preserve"> </w:t>
      </w:r>
      <w:r w:rsidRPr="00D414C8">
        <w:t>is often implemented using an i</w:t>
      </w:r>
      <w:r w:rsidRPr="00D414C8">
        <w:t>t</w:t>
      </w:r>
      <w:r w:rsidRPr="00D414C8">
        <w:t>erative refinement technique</w:t>
      </w:r>
      <w:r w:rsidR="004F2DC0" w:rsidRPr="00D414C8">
        <w:t>,</w:t>
      </w:r>
      <w:r w:rsidR="00962D67" w:rsidRPr="00D414C8">
        <w:t xml:space="preserve"> where e</w:t>
      </w:r>
      <w:r w:rsidRPr="00D414C8">
        <w:t>ach iteration performs two main steps: the cluster assignment step and the centroids update step. In a typical MapReduce implementation, the assignment step is performed in the Map task and the update step in the Reduce task</w:t>
      </w:r>
      <w:r w:rsidR="008857A7" w:rsidRPr="00D414C8">
        <w:t>, while c</w:t>
      </w:r>
      <w:r w:rsidRPr="00D414C8">
        <w:t>entroid data is broadcasted at the beginning</w:t>
      </w:r>
      <w:r w:rsidR="006E7851" w:rsidRPr="00D414C8">
        <w:t xml:space="preserve"> or end</w:t>
      </w:r>
      <w:r w:rsidRPr="00D414C8">
        <w:t xml:space="preserve"> of each iteration. </w:t>
      </w:r>
    </w:p>
    <w:p w14:paraId="2170450F" w14:textId="449A78B8" w:rsidR="000D6DFC" w:rsidRPr="00D414C8" w:rsidRDefault="000D6DFC" w:rsidP="000A3334">
      <w:pPr>
        <w:pStyle w:val="BodyText"/>
      </w:pPr>
      <w:r w:rsidRPr="00D414C8">
        <w:t xml:space="preserve">K-means Clustering centroid update step is an AllReduce computation. In this step all the values (data points assigned to a certain centroid) belonging to each key (centroid) </w:t>
      </w:r>
      <w:r w:rsidR="00811779" w:rsidRPr="00D414C8">
        <w:t>are combined</w:t>
      </w:r>
      <w:r w:rsidRPr="00D414C8">
        <w:t xml:space="preserve"> independently and the resultant key-value pairs (new centroids) </w:t>
      </w:r>
      <w:r w:rsidR="00811779" w:rsidRPr="00D414C8">
        <w:t>are</w:t>
      </w:r>
      <w:r w:rsidRPr="00D414C8">
        <w:t xml:space="preserve"> distributed to all the Map tasks of the next iteration. K</w:t>
      </w:r>
      <w:r w:rsidR="000A6D59" w:rsidRPr="00D414C8">
        <w:t>-m</w:t>
      </w:r>
      <w:r w:rsidRPr="00D414C8">
        <w:t>eans</w:t>
      </w:r>
      <w:r w:rsidR="000A6D59" w:rsidRPr="00D414C8">
        <w:t xml:space="preserve"> </w:t>
      </w:r>
      <w:r w:rsidRPr="00D414C8">
        <w:t>Clustering has relatively smaller data loading and memory overhead vs</w:t>
      </w:r>
      <w:r w:rsidR="004F2DC0" w:rsidRPr="00D414C8">
        <w:t>.</w:t>
      </w:r>
      <w:r w:rsidRPr="00D414C8">
        <w:t xml:space="preserve"> the number of comput</w:t>
      </w:r>
      <w:r w:rsidRPr="00D414C8">
        <w:t>a</w:t>
      </w:r>
      <w:r w:rsidRPr="00D414C8">
        <w:t xml:space="preserve">tions compared to the MDS application discussed above. </w:t>
      </w:r>
    </w:p>
    <w:p w14:paraId="2B9A6FB7" w14:textId="77777777" w:rsidR="008B6938" w:rsidRPr="000D6DFC" w:rsidRDefault="008B6938" w:rsidP="008B6938">
      <w:pPr>
        <w:pStyle w:val="Heading3"/>
      </w:pPr>
      <w:r w:rsidRPr="000D6DFC">
        <w:t>H-Collectives KMeansClustering-AllReduce</w:t>
      </w:r>
    </w:p>
    <w:p w14:paraId="27340A46" w14:textId="2D231112" w:rsidR="00E14C84" w:rsidRPr="00D414C8" w:rsidRDefault="00E14C84" w:rsidP="00811779">
      <w:pPr>
        <w:pStyle w:val="BodyText"/>
        <w:rPr>
          <w:sz w:val="6"/>
          <w:szCs w:val="6"/>
        </w:rPr>
      </w:pPr>
    </w:p>
    <w:p w14:paraId="057C1F44" w14:textId="77777777" w:rsidR="00CD47B5" w:rsidRPr="00D414C8" w:rsidRDefault="00CD47B5" w:rsidP="00CD47B5">
      <w:pPr>
        <w:pStyle w:val="BodyText"/>
        <w:ind w:firstLine="0"/>
      </w:pPr>
      <w:r w:rsidRPr="00D414C8">
        <w:rPr>
          <w:noProof/>
        </w:rPr>
        <w:drawing>
          <wp:inline distT="0" distB="0" distL="0" distR="0" wp14:anchorId="6C5A0CF2" wp14:editId="3F440B1E">
            <wp:extent cx="3035808" cy="152244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7611" cy="1548425"/>
                    </a:xfrm>
                    <a:prstGeom prst="rect">
                      <a:avLst/>
                    </a:prstGeom>
                  </pic:spPr>
                </pic:pic>
              </a:graphicData>
            </a:graphic>
          </wp:inline>
        </w:drawing>
      </w:r>
    </w:p>
    <w:p w14:paraId="7CEC04AB" w14:textId="74B44F51" w:rsidR="00CD47B5" w:rsidRDefault="00CD47B5" w:rsidP="00A73E58">
      <w:pPr>
        <w:pStyle w:val="figurecaption"/>
        <w:spacing w:after="120"/>
      </w:pPr>
      <w:r w:rsidRPr="000D6DFC">
        <w:t>Hadoop K-means Clustering comparison with H-Collectives Map-AllRed</w:t>
      </w:r>
      <w:r>
        <w:t>uce Weak scaling. 500 Centroids,</w:t>
      </w:r>
      <w:r w:rsidRPr="000D6DFC">
        <w:t>20 Dimensions. 10 iterations.</w:t>
      </w:r>
    </w:p>
    <w:p w14:paraId="497C9367" w14:textId="77777777" w:rsidR="003644E6" w:rsidRPr="00D414C8" w:rsidRDefault="003644E6" w:rsidP="003644E6">
      <w:pPr>
        <w:pStyle w:val="BodyText"/>
        <w:ind w:firstLine="0"/>
        <w:jc w:val="center"/>
      </w:pPr>
      <w:r w:rsidRPr="00D414C8">
        <w:rPr>
          <w:noProof/>
        </w:rPr>
        <w:drawing>
          <wp:inline distT="0" distB="0" distL="0" distR="0" wp14:anchorId="0235C6DF" wp14:editId="1F4F698F">
            <wp:extent cx="2677363" cy="166055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1412" cy="1663061"/>
                    </a:xfrm>
                    <a:prstGeom prst="rect">
                      <a:avLst/>
                    </a:prstGeom>
                  </pic:spPr>
                </pic:pic>
              </a:graphicData>
            </a:graphic>
          </wp:inline>
        </w:drawing>
      </w:r>
    </w:p>
    <w:p w14:paraId="55877ABD" w14:textId="1F67C75F" w:rsidR="003644E6" w:rsidRDefault="003644E6" w:rsidP="00B33E5F">
      <w:pPr>
        <w:pStyle w:val="figurecaption"/>
        <w:spacing w:after="120"/>
      </w:pPr>
      <w:r w:rsidRPr="000D6DFC">
        <w:t xml:space="preserve">Hadoop </w:t>
      </w:r>
      <w:r>
        <w:t xml:space="preserve">MapReduce </w:t>
      </w:r>
      <w:r w:rsidRPr="000D6DFC">
        <w:t xml:space="preserve">K-means Clustering </w:t>
      </w:r>
      <w:r>
        <w:t>&amp;</w:t>
      </w:r>
      <w:r w:rsidRPr="000D6DFC">
        <w:t xml:space="preserve"> H-Collectives Map-AllReduce Strong s</w:t>
      </w:r>
      <w:r>
        <w:t>caling. 500 Centroids, 20 Dimensions,</w:t>
      </w:r>
      <w:r w:rsidRPr="000D6DFC">
        <w:t>10 iterations.</w:t>
      </w:r>
      <w:r w:rsidR="000A5A30">
        <w:t xml:space="preserve"> </w:t>
      </w:r>
    </w:p>
    <w:p w14:paraId="5969E2DA" w14:textId="77777777" w:rsidR="00B33E5F" w:rsidRPr="00D414C8" w:rsidRDefault="00B33E5F" w:rsidP="00B33E5F">
      <w:pPr>
        <w:pStyle w:val="BodyText"/>
      </w:pPr>
      <w:r w:rsidRPr="00D414C8">
        <w:t xml:space="preserve">We implemented the K-means Clustering application for Hadoop using the Map-AllReduce and plain MapReduce. </w:t>
      </w:r>
      <w:r w:rsidRPr="00D414C8">
        <w:lastRenderedPageBreak/>
        <w:t>The MapReduce implementation uses in-map combiners to perform aggregation of the values to minimize the size of map-to-reduce intermediate data transfers.</w:t>
      </w:r>
    </w:p>
    <w:p w14:paraId="4E30B80F" w14:textId="1B4114A2" w:rsidR="00B33E5F" w:rsidRPr="00D414C8" w:rsidRDefault="00B33E5F" w:rsidP="00B33E5F">
      <w:pPr>
        <w:pStyle w:val="BodyText"/>
      </w:pPr>
      <w:r w:rsidRPr="00D414C8">
        <w:t xml:space="preserve">Figure 9 illustrates the K-means Clustering weak scaling performance where we scaled the computation while keeping the workload per core constant. Figure 10 presents the K-means </w:t>
      </w:r>
      <w:r w:rsidR="00A73E58">
        <w:t>C</w:t>
      </w:r>
      <w:r w:rsidR="00A73E58" w:rsidRPr="00D414C8">
        <w:t>lustering</w:t>
      </w:r>
      <w:r w:rsidRPr="00D414C8">
        <w:t xml:space="preserve"> strong scaling performance </w:t>
      </w:r>
      <w:r w:rsidR="00A73E58">
        <w:t xml:space="preserve">where </w:t>
      </w:r>
      <w:r w:rsidRPr="00D414C8">
        <w:t>we scaled the computation while keeping the data size constant. Strong scaling test cases with smaller number of nodes use more map task waves optimizing the intermediate data co</w:t>
      </w:r>
      <w:r w:rsidRPr="00D414C8">
        <w:t>m</w:t>
      </w:r>
      <w:r w:rsidRPr="00D414C8">
        <w:t>munication, resulting in relatively smaller overhead for the co</w:t>
      </w:r>
      <w:r w:rsidRPr="00D414C8">
        <w:t>m</w:t>
      </w:r>
      <w:r w:rsidRPr="00D414C8">
        <w:t xml:space="preserve">putation </w:t>
      </w:r>
    </w:p>
    <w:p w14:paraId="34AC9EE6" w14:textId="769B694D" w:rsidR="0050764A" w:rsidRPr="00D414C8" w:rsidRDefault="0050764A" w:rsidP="0050764A">
      <w:pPr>
        <w:pStyle w:val="BodyText"/>
      </w:pPr>
      <w:r w:rsidRPr="00D414C8">
        <w:t>As we can see, the H-Collectives implementation gets rid of the communication, reduce, merge, task scheduling and job cleanup overhead of the vanilla MapReduce computation.</w:t>
      </w:r>
      <w:r w:rsidR="001A6396" w:rsidRPr="00D414C8">
        <w:t xml:space="preserve"> A</w:t>
      </w:r>
      <w:r w:rsidRPr="00D414C8">
        <w:t xml:space="preserve"> slight increase of Map task overhead and Map variation </w:t>
      </w:r>
      <w:r w:rsidR="001A6396" w:rsidRPr="00D414C8">
        <w:t xml:space="preserve">can be noticed </w:t>
      </w:r>
      <w:r w:rsidRPr="00D414C8">
        <w:t xml:space="preserve">in the case </w:t>
      </w:r>
      <w:r w:rsidR="004F2DC0" w:rsidRPr="00D414C8">
        <w:t xml:space="preserve">of </w:t>
      </w:r>
      <w:r w:rsidRPr="00D414C8">
        <w:t>Map-AllReduce based impl</w:t>
      </w:r>
      <w:r w:rsidRPr="00D414C8">
        <w:t>e</w:t>
      </w:r>
      <w:r w:rsidRPr="00D414C8">
        <w:t>mentation</w:t>
      </w:r>
      <w:r w:rsidR="001A6396" w:rsidRPr="00D414C8">
        <w:t xml:space="preserve">, similar to the behavior observed and explained in </w:t>
      </w:r>
      <w:r w:rsidR="00B47B85" w:rsidRPr="00D414C8">
        <w:t xml:space="preserve">MDS </w:t>
      </w:r>
      <w:r w:rsidR="001A6396" w:rsidRPr="00D414C8">
        <w:t>section 7.a.1.</w:t>
      </w:r>
    </w:p>
    <w:p w14:paraId="5F30AB3D" w14:textId="2F67DFF6" w:rsidR="000D6DFC" w:rsidRDefault="000D6DFC" w:rsidP="0085307C">
      <w:pPr>
        <w:pStyle w:val="Heading3"/>
      </w:pPr>
      <w:bookmarkStart w:id="33" w:name="_Toc364974080"/>
      <w:r w:rsidRPr="000D6DFC">
        <w:t>Twister4Azure KmeansClustering-AllReduce</w:t>
      </w:r>
      <w:bookmarkEnd w:id="33"/>
    </w:p>
    <w:p w14:paraId="69261E1F" w14:textId="13D91B51" w:rsidR="000D6DFC" w:rsidRPr="00D414C8" w:rsidRDefault="00561A3C" w:rsidP="00920F80">
      <w:pPr>
        <w:pStyle w:val="BodyText"/>
        <w:spacing w:before="80"/>
        <w:ind w:firstLine="0"/>
      </w:pPr>
      <w:r w:rsidRPr="00D414C8">
        <w:rPr>
          <w:noProof/>
        </w:rPr>
        <w:drawing>
          <wp:inline distT="0" distB="0" distL="0" distR="0" wp14:anchorId="0AF99C50" wp14:editId="0FD9020F">
            <wp:extent cx="3086100" cy="15748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100" cy="1574800"/>
                    </a:xfrm>
                    <a:prstGeom prst="rect">
                      <a:avLst/>
                    </a:prstGeom>
                  </pic:spPr>
                </pic:pic>
              </a:graphicData>
            </a:graphic>
          </wp:inline>
        </w:drawing>
      </w:r>
    </w:p>
    <w:p w14:paraId="45773B33" w14:textId="23B1A084" w:rsidR="00561A3C" w:rsidRDefault="000D6DFC" w:rsidP="00B33E5F">
      <w:pPr>
        <w:pStyle w:val="figurecaption"/>
        <w:spacing w:after="120"/>
      </w:pPr>
      <w:r w:rsidRPr="000D6DFC">
        <w:t xml:space="preserve">Twister4Azure K-means </w:t>
      </w:r>
      <w:r w:rsidR="00561A3C">
        <w:t>w</w:t>
      </w:r>
      <w:r w:rsidR="00561A3C" w:rsidRPr="000D6DFC">
        <w:t xml:space="preserve">eak scaling </w:t>
      </w:r>
      <w:r w:rsidRPr="000D6DFC">
        <w:t>with Map-AllReduce. 500 Centroids</w:t>
      </w:r>
      <w:r w:rsidR="00D5792C">
        <w:t>,</w:t>
      </w:r>
      <w:r w:rsidRPr="000D6DFC">
        <w:t xml:space="preserve"> 20 Dimensions. 10 iterations. 32 to 256 Million data points. </w:t>
      </w:r>
    </w:p>
    <w:p w14:paraId="2E011259" w14:textId="77777777" w:rsidR="00C06EC5" w:rsidRDefault="00C06EC5" w:rsidP="00A73E58">
      <w:pPr>
        <w:pStyle w:val="figurecaption"/>
        <w:numPr>
          <w:ilvl w:val="0"/>
          <w:numId w:val="0"/>
        </w:numPr>
        <w:spacing w:before="0" w:after="0"/>
      </w:pPr>
      <w:r>
        <w:drawing>
          <wp:inline distT="0" distB="0" distL="0" distR="0" wp14:anchorId="2B6557DA" wp14:editId="35C1F697">
            <wp:extent cx="2380185" cy="154467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1630" cy="1558589"/>
                    </a:xfrm>
                    <a:prstGeom prst="rect">
                      <a:avLst/>
                    </a:prstGeom>
                  </pic:spPr>
                </pic:pic>
              </a:graphicData>
            </a:graphic>
          </wp:inline>
        </w:drawing>
      </w:r>
    </w:p>
    <w:p w14:paraId="012533FD" w14:textId="6DB4190F" w:rsidR="00B82DE3" w:rsidRDefault="00451BA0" w:rsidP="00A73E58">
      <w:pPr>
        <w:pStyle w:val="figurecaption"/>
        <w:spacing w:after="120"/>
      </w:pPr>
      <w:r>
        <w:t xml:space="preserve">Twister4Azure </w:t>
      </w:r>
      <w:r w:rsidR="00C06EC5" w:rsidRPr="000D6DFC">
        <w:t xml:space="preserve">K-means Clustering </w:t>
      </w:r>
      <w:r w:rsidR="00C06EC5">
        <w:t>strong</w:t>
      </w:r>
      <w:r w:rsidR="00C06EC5" w:rsidRPr="000D6DFC">
        <w:t xml:space="preserve"> scaling. 500 Cen</w:t>
      </w:r>
      <w:r w:rsidR="00C06EC5">
        <w:t xml:space="preserve">troids, 20 </w:t>
      </w:r>
      <w:r w:rsidR="00E16631" w:rsidRPr="000D6DFC">
        <w:t>Dimensions</w:t>
      </w:r>
      <w:r w:rsidR="00C06EC5">
        <w:t>,</w:t>
      </w:r>
      <w:r w:rsidR="00C06EC5" w:rsidRPr="000D6DFC">
        <w:t xml:space="preserve"> 10 iterations. </w:t>
      </w:r>
      <w:r w:rsidR="00C06EC5">
        <w:t>128M</w:t>
      </w:r>
      <w:r w:rsidR="00E16631">
        <w:t>illion</w:t>
      </w:r>
      <w:r w:rsidR="00C06EC5">
        <w:t xml:space="preserve"> </w:t>
      </w:r>
      <w:r w:rsidR="00C06EC5" w:rsidRPr="000D6DFC">
        <w:t xml:space="preserve">data points. </w:t>
      </w:r>
    </w:p>
    <w:p w14:paraId="55A339AD" w14:textId="124DD7D0" w:rsidR="00B82DE3" w:rsidRDefault="00B82DE3" w:rsidP="00B82DE3">
      <w:pPr>
        <w:pStyle w:val="BodyText"/>
      </w:pPr>
      <w:r w:rsidRPr="00D414C8">
        <w:t>We implemented the K-means Clustering application for Twister4Azure using the Map-AllReduce primitive and MapReduce-MergeBroadcast. MR-MB implementation uses in-map combiners to perform local aggregation of the output values to minimize the size of map-to-reduce data transfers. Figure 11 shows the K-means Clustering weak scaling pe</w:t>
      </w:r>
      <w:r w:rsidRPr="00D414C8">
        <w:t>r</w:t>
      </w:r>
      <w:r w:rsidRPr="00D414C8">
        <w:t>formance results, where we scale the computations while keeping the workload per core constant. Figure 12 presents the K-means Clustering strong scaling performance, where we scaled the number of cores while keeping the data size constant.</w:t>
      </w:r>
      <w:r>
        <w:t xml:space="preserve"> </w:t>
      </w:r>
      <w:r w:rsidRPr="00D414C8">
        <w:t xml:space="preserve">As can be seen in these figures, the Map-AllReduce </w:t>
      </w:r>
      <w:r w:rsidRPr="00D414C8">
        <w:lastRenderedPageBreak/>
        <w:t xml:space="preserve">implementation gets rid of the communication, reduce and merge overheads of the MR-MB computation. </w:t>
      </w:r>
    </w:p>
    <w:p w14:paraId="1BE33BDD" w14:textId="68B73113" w:rsidR="00F8338C" w:rsidRDefault="00724CB3" w:rsidP="0079668A">
      <w:pPr>
        <w:pStyle w:val="Heading1"/>
      </w:pPr>
      <w:bookmarkStart w:id="34" w:name="_Toc364974081"/>
      <w:r>
        <w:t>Background and Related Works</w:t>
      </w:r>
    </w:p>
    <w:p w14:paraId="3C6301D5" w14:textId="18EE013E" w:rsidR="00914FC9" w:rsidRPr="00BE2CC2" w:rsidRDefault="00914FC9" w:rsidP="00914FC9">
      <w:pPr>
        <w:pStyle w:val="Heading2"/>
      </w:pPr>
      <w:bookmarkStart w:id="35" w:name="_Toc364974036"/>
      <w:r w:rsidRPr="00BE2CC2">
        <w:t>Collective Communication</w:t>
      </w:r>
      <w:bookmarkEnd w:id="35"/>
      <w:r w:rsidR="003D580E">
        <w:t xml:space="preserve"> </w:t>
      </w:r>
      <w:r w:rsidR="00C91E4C">
        <w:t>P</w:t>
      </w:r>
      <w:r w:rsidR="003D580E">
        <w:t>rimitives</w:t>
      </w:r>
    </w:p>
    <w:p w14:paraId="60A5094A" w14:textId="037B3434" w:rsidR="00914FC9" w:rsidRPr="00D414C8" w:rsidRDefault="00914FC9" w:rsidP="00914FC9">
      <w:pPr>
        <w:pStyle w:val="BodyText"/>
      </w:pPr>
      <w:r w:rsidRPr="00D414C8">
        <w:t>Collective communication operations</w:t>
      </w:r>
      <w:r w:rsidR="0081709E" w:rsidRPr="00D414C8">
        <w:fldChar w:fldCharType="begin"/>
      </w:r>
      <w:r w:rsidR="007F6CCD" w:rsidRPr="00D414C8">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81709E" w:rsidRPr="00D414C8">
        <w:fldChar w:fldCharType="separate"/>
      </w:r>
      <w:r w:rsidR="007F6CCD" w:rsidRPr="00D414C8">
        <w:rPr>
          <w:noProof/>
        </w:rPr>
        <w:t>[</w:t>
      </w:r>
      <w:hyperlink w:anchor="_ENREF_2" w:tooltip=",  #2603" w:history="1">
        <w:r w:rsidR="00192242" w:rsidRPr="00D414C8">
          <w:rPr>
            <w:noProof/>
          </w:rPr>
          <w:t>2</w:t>
        </w:r>
      </w:hyperlink>
      <w:r w:rsidR="007F6CCD" w:rsidRPr="00D414C8">
        <w:rPr>
          <w:noProof/>
        </w:rPr>
        <w:t>]</w:t>
      </w:r>
      <w:r w:rsidR="0081709E" w:rsidRPr="00D414C8">
        <w:fldChar w:fldCharType="end"/>
      </w:r>
      <w:r w:rsidRPr="00D414C8">
        <w:t xml:space="preserve"> facilitate opt</w:t>
      </w:r>
      <w:r w:rsidRPr="00D414C8">
        <w:t>i</w:t>
      </w:r>
      <w:r w:rsidRPr="00D414C8">
        <w:t>mized communication and coordination between groups of nodes of a distributed computation</w:t>
      </w:r>
      <w:r w:rsidR="0081709E" w:rsidRPr="00D414C8">
        <w:t xml:space="preserve"> and are used heavily in </w:t>
      </w:r>
      <w:r w:rsidR="004F2DC0" w:rsidRPr="00D414C8">
        <w:t xml:space="preserve">the </w:t>
      </w:r>
      <w:r w:rsidR="0081709E" w:rsidRPr="00D414C8">
        <w:t>MPI type of HPC applications</w:t>
      </w:r>
      <w:r w:rsidR="005E57E8" w:rsidRPr="00D414C8">
        <w:t>.</w:t>
      </w:r>
      <w:r w:rsidR="000A5A30">
        <w:t xml:space="preserve"> </w:t>
      </w:r>
      <w:r w:rsidRPr="00D414C8">
        <w:t>These powerful operations make it much easier and efficient to perform complex data communications</w:t>
      </w:r>
      <w:r w:rsidR="00CA1B2E" w:rsidRPr="00D414C8">
        <w:t xml:space="preserve"> and coordination</w:t>
      </w:r>
      <w:r w:rsidR="005E57E8" w:rsidRPr="00D414C8">
        <w:t xml:space="preserve"> inside the distributed pa</w:t>
      </w:r>
      <w:r w:rsidR="005E57E8" w:rsidRPr="00D414C8">
        <w:t>r</w:t>
      </w:r>
      <w:r w:rsidR="005E57E8" w:rsidRPr="00D414C8">
        <w:t>allel applications</w:t>
      </w:r>
      <w:r w:rsidRPr="00D414C8">
        <w:t xml:space="preserve">. Collective communication </w:t>
      </w:r>
      <w:r w:rsidR="005E57E8" w:rsidRPr="00D414C8">
        <w:t xml:space="preserve">also </w:t>
      </w:r>
      <w:r w:rsidRPr="00D414C8">
        <w:t>implicitly provides some form of synchronization across the participa</w:t>
      </w:r>
      <w:r w:rsidRPr="00D414C8">
        <w:t>t</w:t>
      </w:r>
      <w:r w:rsidRPr="00D414C8">
        <w:t xml:space="preserve">ing tasks. There exist many different implementations of HPC collective communication primitives supporting </w:t>
      </w:r>
      <w:r w:rsidR="00001D47" w:rsidRPr="00D414C8">
        <w:t>nume</w:t>
      </w:r>
      <w:r w:rsidR="00001D47" w:rsidRPr="00D414C8">
        <w:t>r</w:t>
      </w:r>
      <w:r w:rsidR="00001D47" w:rsidRPr="00D414C8">
        <w:t>ous</w:t>
      </w:r>
      <w:r w:rsidRPr="00D414C8">
        <w:t xml:space="preserve"> algorithms and topologies suit</w:t>
      </w:r>
      <w:r w:rsidR="00001D47" w:rsidRPr="00D414C8">
        <w:t xml:space="preserve">ed </w:t>
      </w:r>
      <w:r w:rsidR="00CA1B2E" w:rsidRPr="00D414C8">
        <w:t>to different</w:t>
      </w:r>
      <w:r w:rsidRPr="00D414C8">
        <w:t xml:space="preserve"> enviro</w:t>
      </w:r>
      <w:r w:rsidRPr="00D414C8">
        <w:t>n</w:t>
      </w:r>
      <w:r w:rsidRPr="00D414C8">
        <w:t>ments and use cases</w:t>
      </w:r>
      <w:r w:rsidR="0081709E" w:rsidRPr="00D414C8">
        <w:t xml:space="preserve">. </w:t>
      </w:r>
      <w:r w:rsidRPr="00D414C8">
        <w:t>The best implementation for a given scenario depends on many factors</w:t>
      </w:r>
      <w:r w:rsidR="00001D47" w:rsidRPr="00D414C8">
        <w:t>,</w:t>
      </w:r>
      <w:r w:rsidRPr="00D414C8">
        <w:t xml:space="preserve"> including message size, number of workers, topology of the system, the computatio</w:t>
      </w:r>
      <w:r w:rsidRPr="00D414C8">
        <w:t>n</w:t>
      </w:r>
      <w:r w:rsidRPr="00D414C8">
        <w:t>al capabilities/capacity of the nodes</w:t>
      </w:r>
      <w:r w:rsidR="00001D47" w:rsidRPr="00D414C8">
        <w:t>,</w:t>
      </w:r>
      <w:r w:rsidRPr="00D414C8">
        <w:t xml:space="preserve"> etc. Oftentimes colle</w:t>
      </w:r>
      <w:r w:rsidRPr="00D414C8">
        <w:t>c</w:t>
      </w:r>
      <w:r w:rsidRPr="00D414C8">
        <w:t>tive communication implementations follow a poly-algorithm approach to automatically select the best algorithm and t</w:t>
      </w:r>
      <w:r w:rsidRPr="00D414C8">
        <w:t>o</w:t>
      </w:r>
      <w:r w:rsidRPr="00D414C8">
        <w:t xml:space="preserve">pology for the given scenario. </w:t>
      </w:r>
    </w:p>
    <w:p w14:paraId="7DB27838" w14:textId="7B7CE981" w:rsidR="00C91E4C" w:rsidRPr="00D414C8" w:rsidRDefault="00914FC9" w:rsidP="006D0BC4">
      <w:pPr>
        <w:pStyle w:val="BodyText"/>
      </w:pPr>
      <w:r w:rsidRPr="00D414C8">
        <w:t xml:space="preserve">Data redistribution </w:t>
      </w:r>
      <w:r w:rsidR="0081709E" w:rsidRPr="00D414C8">
        <w:t>communication primitives</w:t>
      </w:r>
      <w:r w:rsidRPr="00D414C8">
        <w:t xml:space="preserve"> can be used to distribute and share data across the worker processors. Examples of these include broadcast, scatter, gather, and al</w:t>
      </w:r>
      <w:r w:rsidRPr="00D414C8">
        <w:t>l</w:t>
      </w:r>
      <w:r w:rsidRPr="00D414C8">
        <w:t>gather operations.</w:t>
      </w:r>
      <w:r w:rsidR="0081709E" w:rsidRPr="00D414C8">
        <w:t xml:space="preserve"> Data consolidation communication prim</w:t>
      </w:r>
      <w:r w:rsidR="0081709E" w:rsidRPr="00D414C8">
        <w:t>i</w:t>
      </w:r>
      <w:r w:rsidR="0081709E" w:rsidRPr="00D414C8">
        <w:t xml:space="preserve">tives </w:t>
      </w:r>
      <w:r w:rsidRPr="00D414C8">
        <w:t>can be used to collect and consolidate data contributions from different worker</w:t>
      </w:r>
      <w:r w:rsidR="0081709E" w:rsidRPr="00D414C8">
        <w:t>s</w:t>
      </w:r>
      <w:r w:rsidRPr="00D414C8">
        <w:t>. Examples of these include reduce, reduce-scatter and allreduce.</w:t>
      </w:r>
      <w:r w:rsidR="0081709E" w:rsidRPr="00D414C8">
        <w:t xml:space="preserve"> </w:t>
      </w:r>
      <w:r w:rsidRPr="00D414C8">
        <w:t xml:space="preserve">We can </w:t>
      </w:r>
      <w:r w:rsidR="006D0BC4" w:rsidRPr="00D414C8">
        <w:t>further</w:t>
      </w:r>
      <w:r w:rsidRPr="00D414C8">
        <w:t xml:space="preserve"> categorize co</w:t>
      </w:r>
      <w:r w:rsidRPr="00D414C8">
        <w:t>l</w:t>
      </w:r>
      <w:r w:rsidRPr="00D414C8">
        <w:t>lective communication primitives based on the com</w:t>
      </w:r>
      <w:r w:rsidR="006D0BC4" w:rsidRPr="00D414C8">
        <w:t>munic</w:t>
      </w:r>
      <w:r w:rsidR="006D0BC4" w:rsidRPr="00D414C8">
        <w:t>a</w:t>
      </w:r>
      <w:r w:rsidR="006D0BC4" w:rsidRPr="00D414C8">
        <w:t>tion patterns as well, such as All-to-One (</w:t>
      </w:r>
      <w:r w:rsidRPr="00D414C8">
        <w:t>gather, reduce</w:t>
      </w:r>
      <w:r w:rsidR="006D0BC4" w:rsidRPr="00D414C8">
        <w:t>),</w:t>
      </w:r>
      <w:r w:rsidR="000A5A30">
        <w:t xml:space="preserve"> </w:t>
      </w:r>
      <w:r w:rsidRPr="00D414C8">
        <w:t xml:space="preserve">One-to-All </w:t>
      </w:r>
      <w:r w:rsidR="006D0BC4" w:rsidRPr="00D414C8">
        <w:t>(</w:t>
      </w:r>
      <w:r w:rsidRPr="00D414C8">
        <w:t>broadcast, scatter</w:t>
      </w:r>
      <w:r w:rsidR="006D0BC4" w:rsidRPr="00D414C8">
        <w:t>), All-to-All (</w:t>
      </w:r>
      <w:r w:rsidRPr="00D414C8">
        <w:t>allgather, allr</w:t>
      </w:r>
      <w:r w:rsidRPr="00D414C8">
        <w:t>e</w:t>
      </w:r>
      <w:r w:rsidRPr="00D414C8">
        <w:t>duce</w:t>
      </w:r>
      <w:r w:rsidR="006D0BC4" w:rsidRPr="00D414C8">
        <w:t>,</w:t>
      </w:r>
      <w:r w:rsidRPr="00D414C8">
        <w:t xml:space="preserve"> reduce-scatter</w:t>
      </w:r>
      <w:r w:rsidR="006D0BC4" w:rsidRPr="00D414C8">
        <w:t>) and Synchronization (barrier).</w:t>
      </w:r>
    </w:p>
    <w:p w14:paraId="7D3BC166" w14:textId="5B704942" w:rsidR="00914FC9" w:rsidRPr="00D414C8" w:rsidRDefault="00001D47" w:rsidP="00914FC9">
      <w:pPr>
        <w:pStyle w:val="BodyText"/>
      </w:pPr>
      <w:r w:rsidRPr="00D414C8">
        <w:t xml:space="preserve">The </w:t>
      </w:r>
      <w:r w:rsidR="00914FC9" w:rsidRPr="00D414C8">
        <w:t xml:space="preserve">MapReduce model supports the All-to-One </w:t>
      </w:r>
      <w:r w:rsidR="00D1203C" w:rsidRPr="00D414C8">
        <w:t>oper</w:t>
      </w:r>
      <w:r w:rsidR="00D1203C" w:rsidRPr="00D414C8">
        <w:t>a</w:t>
      </w:r>
      <w:r w:rsidR="00D1203C" w:rsidRPr="00D414C8">
        <w:t>tions</w:t>
      </w:r>
      <w:r w:rsidR="00914FC9" w:rsidRPr="00D414C8">
        <w:t xml:space="preserve"> through the Reduce step. </w:t>
      </w:r>
      <w:r w:rsidRPr="00D414C8">
        <w:t>The b</w:t>
      </w:r>
      <w:r w:rsidR="00914FC9" w:rsidRPr="00D414C8">
        <w:t>roadcast opera</w:t>
      </w:r>
      <w:r w:rsidR="00D1203C" w:rsidRPr="00D414C8">
        <w:t>tion of</w:t>
      </w:r>
      <w:r w:rsidR="00914FC9" w:rsidRPr="00D414C8">
        <w:t xml:space="preserve"> </w:t>
      </w:r>
      <w:r w:rsidR="00D1203C" w:rsidRPr="00D414C8">
        <w:t>MR-MB</w:t>
      </w:r>
      <w:r w:rsidR="00914FC9" w:rsidRPr="00D414C8">
        <w:t xml:space="preserve"> model</w:t>
      </w:r>
      <w:r w:rsidR="0081709E" w:rsidRPr="00D414C8">
        <w:t xml:space="preserve"> (section II)</w:t>
      </w:r>
      <w:r w:rsidR="00914FC9" w:rsidRPr="00D414C8">
        <w:t xml:space="preserve"> serves as an alternative to the One-to-All type operations. </w:t>
      </w:r>
      <w:r w:rsidRPr="00D414C8">
        <w:t xml:space="preserve">The </w:t>
      </w:r>
      <w:r w:rsidR="00914FC9" w:rsidRPr="00D414C8">
        <w:t>MapReduce model contains a barrier between the Map and Reduce phases and the iter</w:t>
      </w:r>
      <w:r w:rsidR="00914FC9" w:rsidRPr="00D414C8">
        <w:t>a</w:t>
      </w:r>
      <w:r w:rsidR="00914FC9" w:rsidRPr="00D414C8">
        <w:t xml:space="preserve">tive MapReduce </w:t>
      </w:r>
      <w:r w:rsidR="00D1203C" w:rsidRPr="00D414C8">
        <w:t>has</w:t>
      </w:r>
      <w:r w:rsidR="00914FC9" w:rsidRPr="00D414C8">
        <w:t xml:space="preserve"> a </w:t>
      </w:r>
      <w:r w:rsidR="0081709E" w:rsidRPr="00D414C8">
        <w:t xml:space="preserve">barrier between the iterations. </w:t>
      </w:r>
      <w:r w:rsidR="00D1203C" w:rsidRPr="00D414C8">
        <w:t>The</w:t>
      </w:r>
      <w:r w:rsidR="00914FC9" w:rsidRPr="00D414C8">
        <w:t xml:space="preserve"> solutions presented in this paper focus on introducing All-to-All type collective communication operations to the MapR</w:t>
      </w:r>
      <w:r w:rsidR="00914FC9" w:rsidRPr="00D414C8">
        <w:t>e</w:t>
      </w:r>
      <w:r w:rsidR="00914FC9" w:rsidRPr="00D414C8">
        <w:t xml:space="preserve">duce model. </w:t>
      </w:r>
    </w:p>
    <w:p w14:paraId="78776D4C" w14:textId="5CB3D692" w:rsidR="00914FC9" w:rsidRPr="00D414C8" w:rsidRDefault="00914FC9" w:rsidP="00914FC9">
      <w:pPr>
        <w:pStyle w:val="BodyText"/>
      </w:pPr>
      <w:r w:rsidRPr="00D414C8">
        <w:t xml:space="preserve">We can implement All-to-All communications using pairs of existing All-to-One and One-to-All type operations present in the </w:t>
      </w:r>
      <w:r w:rsidR="00AF4829" w:rsidRPr="00D414C8">
        <w:t>MR-MB</w:t>
      </w:r>
      <w:r w:rsidRPr="00D414C8">
        <w:t xml:space="preserve"> model. For example, </w:t>
      </w:r>
      <w:r w:rsidR="00001D47" w:rsidRPr="00D414C8">
        <w:t xml:space="preserve">the </w:t>
      </w:r>
      <w:r w:rsidRPr="00D414C8">
        <w:t>AllGather operation can be implemented as Reduce-Merge followed by Broa</w:t>
      </w:r>
      <w:r w:rsidRPr="00D414C8">
        <w:t>d</w:t>
      </w:r>
      <w:r w:rsidRPr="00D414C8">
        <w:t>cast. However, these types of implementations would be ine</w:t>
      </w:r>
      <w:r w:rsidRPr="00D414C8">
        <w:t>f</w:t>
      </w:r>
      <w:r w:rsidRPr="00D414C8">
        <w:t>ficient and harder to use compared to dedicated optimized implementations of All-to-All operations.</w:t>
      </w:r>
    </w:p>
    <w:p w14:paraId="18A8F792" w14:textId="39BE7D3C" w:rsidR="00914FC9" w:rsidRPr="00CA30DF" w:rsidRDefault="00914FC9" w:rsidP="00914FC9">
      <w:pPr>
        <w:pStyle w:val="Heading2"/>
      </w:pPr>
      <w:bookmarkStart w:id="36" w:name="_Toc364974037"/>
      <w:r w:rsidRPr="00CA30DF">
        <w:t>MapReduce</w:t>
      </w:r>
      <w:bookmarkEnd w:id="36"/>
      <w:r w:rsidR="007F4CE7" w:rsidRPr="00CA30DF">
        <w:t xml:space="preserve"> and Apache Hadoop</w:t>
      </w:r>
    </w:p>
    <w:p w14:paraId="252E525D" w14:textId="0DDA0473" w:rsidR="00914FC9" w:rsidRPr="00D414C8" w:rsidRDefault="00914FC9" w:rsidP="00914FC9">
      <w:pPr>
        <w:pStyle w:val="BodyText"/>
      </w:pPr>
      <w:r w:rsidRPr="00D414C8">
        <w:t>MapReduce</w:t>
      </w:r>
      <w:r w:rsidR="00CA30DF" w:rsidRPr="00D414C8">
        <w:t>,</w:t>
      </w:r>
      <w:r w:rsidRPr="00D414C8">
        <w:t xml:space="preserve"> </w:t>
      </w:r>
      <w:r w:rsidR="00CA30DF" w:rsidRPr="00D414C8">
        <w:t>introduced by Google</w:t>
      </w:r>
      <w:r w:rsidR="00CA30DF" w:rsidRPr="00D414C8">
        <w:fldChar w:fldCharType="begin"/>
      </w:r>
      <w:r w:rsidR="00192242" w:rsidRPr="00D414C8">
        <w:instrText xml:space="preserve"> ADDIN EN.CITE &lt;EndNote&gt;&lt;Cite&gt;&lt;Author&gt;Dean&lt;/Author&gt;&lt;Year&gt;2008&lt;/Year&gt;&lt;RecNum&gt;273&lt;/RecNum&gt;&lt;DisplayText&gt;[14]&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CA30DF" w:rsidRPr="00D414C8">
        <w:fldChar w:fldCharType="separate"/>
      </w:r>
      <w:r w:rsidR="00192242" w:rsidRPr="00D414C8">
        <w:rPr>
          <w:noProof/>
        </w:rPr>
        <w:t>[</w:t>
      </w:r>
      <w:hyperlink w:anchor="_ENREF_14" w:tooltip="Dean, 2008 #273" w:history="1">
        <w:r w:rsidR="00192242" w:rsidRPr="00D414C8">
          <w:rPr>
            <w:noProof/>
          </w:rPr>
          <w:t>14</w:t>
        </w:r>
      </w:hyperlink>
      <w:r w:rsidR="00192242" w:rsidRPr="00D414C8">
        <w:rPr>
          <w:noProof/>
        </w:rPr>
        <w:t>]</w:t>
      </w:r>
      <w:r w:rsidR="00CA30DF" w:rsidRPr="00D414C8">
        <w:fldChar w:fldCharType="end"/>
      </w:r>
      <w:r w:rsidR="00CA30DF" w:rsidRPr="00D414C8">
        <w:t xml:space="preserve">, </w:t>
      </w:r>
      <w:r w:rsidRPr="00D414C8">
        <w:t>consist</w:t>
      </w:r>
      <w:r w:rsidR="00001D47" w:rsidRPr="00D414C8">
        <w:t>s</w:t>
      </w:r>
      <w:r w:rsidRPr="00D414C8">
        <w:t xml:space="preserve"> of a pr</w:t>
      </w:r>
      <w:r w:rsidRPr="00D414C8">
        <w:t>o</w:t>
      </w:r>
      <w:r w:rsidRPr="00D414C8">
        <w:t>gramming model, storage architecture and an associated ex</w:t>
      </w:r>
      <w:r w:rsidRPr="00D414C8">
        <w:t>e</w:t>
      </w:r>
      <w:r w:rsidRPr="00D414C8">
        <w:t>cution framework for distributed processing of very large datasets. MapReduce framework</w:t>
      </w:r>
      <w:r w:rsidR="00F66782" w:rsidRPr="00D414C8">
        <w:t>s take</w:t>
      </w:r>
      <w:r w:rsidRPr="00D414C8">
        <w:t xml:space="preserve"> care of data partitio</w:t>
      </w:r>
      <w:r w:rsidRPr="00D414C8">
        <w:t>n</w:t>
      </w:r>
      <w:r w:rsidRPr="00D414C8">
        <w:t>ing,</w:t>
      </w:r>
      <w:r w:rsidR="00C91E4C" w:rsidRPr="00D414C8">
        <w:t xml:space="preserve"> task parallelization,</w:t>
      </w:r>
      <w:r w:rsidRPr="00D414C8">
        <w:t xml:space="preserve"> task scheduling, fault tolerance, i</w:t>
      </w:r>
      <w:r w:rsidRPr="00D414C8">
        <w:t>n</w:t>
      </w:r>
      <w:r w:rsidRPr="00D414C8">
        <w:t>termediate data communication</w:t>
      </w:r>
      <w:r w:rsidR="00001D47" w:rsidRPr="00D414C8">
        <w:t>,</w:t>
      </w:r>
      <w:r w:rsidRPr="00D414C8">
        <w:t xml:space="preserve"> and many other aspects of </w:t>
      </w:r>
      <w:r w:rsidR="00C91E4C" w:rsidRPr="00D414C8">
        <w:t>the</w:t>
      </w:r>
      <w:r w:rsidR="00CA30DF" w:rsidRPr="00D414C8">
        <w:t>se</w:t>
      </w:r>
      <w:r w:rsidR="00C91E4C" w:rsidRPr="00D414C8">
        <w:t xml:space="preserve"> </w:t>
      </w:r>
      <w:r w:rsidRPr="00D414C8">
        <w:t>computations for the users</w:t>
      </w:r>
      <w:r w:rsidR="00CA30DF" w:rsidRPr="00D414C8">
        <w:t xml:space="preserve">. MapReduce </w:t>
      </w:r>
      <w:r w:rsidR="00C91E4C" w:rsidRPr="00D414C8">
        <w:t>provid</w:t>
      </w:r>
      <w:r w:rsidR="00CA30DF" w:rsidRPr="00D414C8">
        <w:t>es</w:t>
      </w:r>
      <w:r w:rsidR="00C91E4C" w:rsidRPr="00D414C8">
        <w:t xml:space="preserve"> an easy to use programming model allowing</w:t>
      </w:r>
      <w:r w:rsidRPr="00D414C8">
        <w:t xml:space="preserve"> users to utilize the </w:t>
      </w:r>
      <w:r w:rsidRPr="00D414C8">
        <w:lastRenderedPageBreak/>
        <w:t>distributed infrastructures to easily process large volumes of data.</w:t>
      </w:r>
    </w:p>
    <w:p w14:paraId="2B842D6F" w14:textId="586BA6A5" w:rsidR="00914FC9" w:rsidRPr="00D414C8" w:rsidRDefault="00914FC9" w:rsidP="00563AB3">
      <w:pPr>
        <w:pStyle w:val="BodyText"/>
      </w:pPr>
      <w:r w:rsidRPr="00D414C8">
        <w:t>MapReduce frameworks are typically not optimized for the best performance or parallel efficiency of small scale a</w:t>
      </w:r>
      <w:r w:rsidRPr="00D414C8">
        <w:t>p</w:t>
      </w:r>
      <w:r w:rsidRPr="00D414C8">
        <w:t xml:space="preserve">plications. </w:t>
      </w:r>
      <w:r w:rsidR="00001D47" w:rsidRPr="00D414C8">
        <w:t>The m</w:t>
      </w:r>
      <w:r w:rsidRPr="00D414C8">
        <w:t>ain goals of MapReduce frameworks i</w:t>
      </w:r>
      <w:r w:rsidRPr="00D414C8">
        <w:t>n</w:t>
      </w:r>
      <w:r w:rsidRPr="00D414C8">
        <w:t xml:space="preserve">clude framework managed fault tolerance, ability </w:t>
      </w:r>
      <w:r w:rsidR="00001D47" w:rsidRPr="00D414C8">
        <w:t xml:space="preserve">to </w:t>
      </w:r>
      <w:r w:rsidRPr="00D414C8">
        <w:t>run on commodity hardware, ability to process very large amounts of data</w:t>
      </w:r>
      <w:r w:rsidR="00001D47" w:rsidRPr="00D414C8">
        <w:t>,</w:t>
      </w:r>
      <w:r w:rsidRPr="00D414C8">
        <w:t xml:space="preserve"> and horizontal scalability of compute resources.</w:t>
      </w:r>
    </w:p>
    <w:p w14:paraId="2ECD4158" w14:textId="45537DA2" w:rsidR="007F4CE7" w:rsidRPr="00D414C8" w:rsidRDefault="007F4CE7" w:rsidP="007F4CE7">
      <w:pPr>
        <w:pStyle w:val="BodyText"/>
      </w:pPr>
      <w:r w:rsidRPr="00D414C8">
        <w:t>Apache Hadoop</w:t>
      </w:r>
      <w:r w:rsidRPr="00D414C8">
        <w:fldChar w:fldCharType="begin"/>
      </w:r>
      <w:r w:rsidR="00192242" w:rsidRPr="00D414C8">
        <w:instrText xml:space="preserve"> ADDIN EN.CITE &lt;EndNote&gt;&lt;Cite&gt;&lt;RecNum&gt;7&lt;/RecNum&gt;&lt;DisplayText&gt;[15]&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Pr="00D414C8">
        <w:fldChar w:fldCharType="separate"/>
      </w:r>
      <w:r w:rsidR="00192242" w:rsidRPr="00D414C8">
        <w:rPr>
          <w:noProof/>
        </w:rPr>
        <w:t>[</w:t>
      </w:r>
      <w:hyperlink w:anchor="_ENREF_15" w:tooltip=",  #7" w:history="1">
        <w:r w:rsidR="00192242" w:rsidRPr="00D414C8">
          <w:rPr>
            <w:noProof/>
          </w:rPr>
          <w:t>15</w:t>
        </w:r>
      </w:hyperlink>
      <w:r w:rsidR="00192242" w:rsidRPr="00D414C8">
        <w:rPr>
          <w:noProof/>
        </w:rPr>
        <w:t>]</w:t>
      </w:r>
      <w:r w:rsidRPr="00D414C8">
        <w:fldChar w:fldCharType="end"/>
      </w:r>
      <w:r w:rsidRPr="00D414C8">
        <w:t xml:space="preserve">, together with Hadoop distributed parallel file system(HDFS) </w:t>
      </w:r>
      <w:r w:rsidRPr="00D414C8">
        <w:fldChar w:fldCharType="begin"/>
      </w:r>
      <w:r w:rsidR="00192242" w:rsidRPr="00D414C8">
        <w:instrText xml:space="preserve"> ADDIN EN.CITE &lt;EndNote&gt;&lt;Cite&gt;&lt;Year&gt;2009&lt;/Year&gt;&lt;RecNum&gt;115&lt;/RecNum&gt;&lt;DisplayText&gt;[16]&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D414C8">
        <w:fldChar w:fldCharType="separate"/>
      </w:r>
      <w:r w:rsidR="00192242" w:rsidRPr="00D414C8">
        <w:rPr>
          <w:noProof/>
        </w:rPr>
        <w:t>[</w:t>
      </w:r>
      <w:hyperlink w:anchor="_ENREF_16" w:tooltip=", 2009 #115" w:history="1">
        <w:r w:rsidR="00192242" w:rsidRPr="00D414C8">
          <w:rPr>
            <w:noProof/>
          </w:rPr>
          <w:t>16</w:t>
        </w:r>
      </w:hyperlink>
      <w:r w:rsidR="00192242" w:rsidRPr="00D414C8">
        <w:rPr>
          <w:noProof/>
        </w:rPr>
        <w:t>]</w:t>
      </w:r>
      <w:r w:rsidRPr="00D414C8">
        <w:fldChar w:fldCharType="end"/>
      </w:r>
      <w:r w:rsidRPr="00D414C8">
        <w:t xml:space="preserve">, </w:t>
      </w:r>
      <w:r w:rsidR="00B63461" w:rsidRPr="00D414C8">
        <w:t xml:space="preserve">provides a </w:t>
      </w:r>
      <w:r w:rsidRPr="00D414C8">
        <w:t>widely used open-source implementation of MapReduce. Hadoop su</w:t>
      </w:r>
      <w:r w:rsidRPr="00D414C8">
        <w:t>p</w:t>
      </w:r>
      <w:r w:rsidRPr="00D414C8">
        <w:t>ports data locality-based scheduling and reduces the data transfer overhead</w:t>
      </w:r>
      <w:r w:rsidR="00B63461" w:rsidRPr="00D414C8">
        <w:t>s</w:t>
      </w:r>
      <w:r w:rsidRPr="00D414C8">
        <w:t xml:space="preserve"> by overlapping </w:t>
      </w:r>
      <w:r w:rsidR="00B63461" w:rsidRPr="00D414C8">
        <w:t xml:space="preserve">intermediate data </w:t>
      </w:r>
      <w:r w:rsidRPr="00D414C8">
        <w:t>comm</w:t>
      </w:r>
      <w:r w:rsidRPr="00D414C8">
        <w:t>u</w:t>
      </w:r>
      <w:r w:rsidRPr="00D414C8">
        <w:t>nication with computation.</w:t>
      </w:r>
      <w:r w:rsidR="000A5A30">
        <w:t xml:space="preserve"> </w:t>
      </w:r>
      <w:r w:rsidRPr="00D414C8">
        <w:t>Hadoop performs duplicate ex</w:t>
      </w:r>
      <w:r w:rsidRPr="00D414C8">
        <w:t>e</w:t>
      </w:r>
      <w:r w:rsidRPr="00D414C8">
        <w:t>cutions of slower tasks and handles failures by rerunning the failed tasks using different workers. MapReduce frameworks like Hadoop trade off costs such as large startup overheads, task scheduling overhead and intermediate data persistence overhead for better scalability and reliability</w:t>
      </w:r>
    </w:p>
    <w:p w14:paraId="08CFBA7E" w14:textId="7D5C6D27" w:rsidR="00914FC9" w:rsidRPr="009A4AB0" w:rsidRDefault="00914FC9" w:rsidP="00914FC9">
      <w:pPr>
        <w:pStyle w:val="Heading2"/>
      </w:pPr>
      <w:bookmarkStart w:id="37" w:name="_Toc364974038"/>
      <w:r w:rsidRPr="009A4AB0">
        <w:t>Iterative MapReduce</w:t>
      </w:r>
      <w:bookmarkEnd w:id="37"/>
      <w:r w:rsidR="00490AD7">
        <w:t xml:space="preserve"> and Twister4Azure</w:t>
      </w:r>
    </w:p>
    <w:p w14:paraId="34D69B60" w14:textId="1BE4C772" w:rsidR="00F66782" w:rsidRPr="00D414C8" w:rsidRDefault="00F66782" w:rsidP="00F66782">
      <w:pPr>
        <w:pStyle w:val="BodyText"/>
      </w:pPr>
      <w:r w:rsidRPr="00D414C8">
        <w:t>Data</w:t>
      </w:r>
      <w:r w:rsidR="00001D47" w:rsidRPr="00D414C8">
        <w:t>-</w:t>
      </w:r>
      <w:r w:rsidRPr="00D414C8">
        <w:t>intensive iterative</w:t>
      </w:r>
      <w:r w:rsidR="00D00B0C" w:rsidRPr="00D414C8">
        <w:t xml:space="preserve"> MapReduce</w:t>
      </w:r>
      <w:r w:rsidRPr="00D414C8">
        <w:t xml:space="preserve"> computations</w:t>
      </w:r>
      <w:r w:rsidR="00D00B0C" w:rsidRPr="00D414C8">
        <w:t xml:space="preserve"> are a subset of iterative computation,</w:t>
      </w:r>
      <w:r w:rsidRPr="00D414C8">
        <w:t xml:space="preserve"> where individual iterations can be specified as MapReduce computations. Examples of applications that </w:t>
      </w:r>
      <w:r w:rsidR="00D00B0C" w:rsidRPr="00D414C8">
        <w:t>can be</w:t>
      </w:r>
      <w:r w:rsidRPr="00D414C8">
        <w:t xml:space="preserve"> implemented using iterative MapR</w:t>
      </w:r>
      <w:r w:rsidRPr="00D414C8">
        <w:t>e</w:t>
      </w:r>
      <w:r w:rsidRPr="00D414C8">
        <w:t>duce include PageRank, Multi-Dimensional Scaling</w:t>
      </w:r>
      <w:r w:rsidRPr="00D414C8">
        <w:fldChar w:fldCharType="begin">
          <w:fldData xml:space="preserve">PEVuZE5vdGU+PENpdGU+PEF1dGhvcj5CaW5namluZzwvQXV0aG9yPjxZZWFyPjIwMTA8L1llYXI+
PFJlY051bT4yNTg3PC9SZWNOdW0+PERpc3BsYXlUZXh0Plsz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192242" w:rsidRPr="00D414C8">
        <w:instrText xml:space="preserve"> ADDIN EN.CITE </w:instrText>
      </w:r>
      <w:r w:rsidR="00192242" w:rsidRPr="00D414C8">
        <w:fldChar w:fldCharType="begin">
          <w:fldData xml:space="preserve">PEVuZE5vdGU+PENpdGU+PEF1dGhvcj5CaW5namluZzwvQXV0aG9yPjxZZWFyPjIwMTA8L1llYXI+
PFJlY051bT4yNTg3PC9SZWNOdW0+PERpc3BsYXlUZXh0Plsz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192242" w:rsidRPr="00D414C8">
        <w:instrText xml:space="preserve"> ADDIN EN.CITE.DATA </w:instrText>
      </w:r>
      <w:r w:rsidR="00192242" w:rsidRPr="00D414C8">
        <w:fldChar w:fldCharType="end"/>
      </w:r>
      <w:r w:rsidRPr="00D414C8">
        <w:fldChar w:fldCharType="separate"/>
      </w:r>
      <w:r w:rsidR="00192242" w:rsidRPr="00D414C8">
        <w:rPr>
          <w:noProof/>
        </w:rPr>
        <w:t>[</w:t>
      </w:r>
      <w:hyperlink w:anchor="_ENREF_3" w:tooltip="Gunarathne, 2011 #1755" w:history="1">
        <w:r w:rsidR="00192242" w:rsidRPr="00D414C8">
          <w:rPr>
            <w:noProof/>
          </w:rPr>
          <w:t>3</w:t>
        </w:r>
      </w:hyperlink>
      <w:r w:rsidR="00192242" w:rsidRPr="00D414C8">
        <w:rPr>
          <w:noProof/>
        </w:rPr>
        <w:t xml:space="preserve">, </w:t>
      </w:r>
      <w:hyperlink w:anchor="_ENREF_17" w:tooltip="Bingjing, 2010 #2587" w:history="1">
        <w:r w:rsidR="00192242" w:rsidRPr="00D414C8">
          <w:rPr>
            <w:noProof/>
          </w:rPr>
          <w:t>17</w:t>
        </w:r>
      </w:hyperlink>
      <w:r w:rsidR="00192242" w:rsidRPr="00D414C8">
        <w:rPr>
          <w:noProof/>
        </w:rPr>
        <w:t>]</w:t>
      </w:r>
      <w:r w:rsidRPr="00D414C8">
        <w:fldChar w:fldCharType="end"/>
      </w:r>
      <w:r w:rsidRPr="00D414C8">
        <w:t>, K-means Clustering, Descendent query</w:t>
      </w:r>
      <w:r w:rsidRPr="00D414C8">
        <w:fldChar w:fldCharType="begin"/>
      </w:r>
      <w:r w:rsidR="00192242" w:rsidRPr="00D414C8">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D414C8">
        <w:fldChar w:fldCharType="separate"/>
      </w:r>
      <w:r w:rsidR="00192242" w:rsidRPr="00D414C8">
        <w:rPr>
          <w:noProof/>
        </w:rPr>
        <w:t>[</w:t>
      </w:r>
      <w:hyperlink w:anchor="_ENREF_7" w:tooltip="Bu, 2010 #822" w:history="1">
        <w:r w:rsidR="00192242" w:rsidRPr="00D414C8">
          <w:rPr>
            <w:noProof/>
          </w:rPr>
          <w:t>7</w:t>
        </w:r>
      </w:hyperlink>
      <w:r w:rsidR="00192242" w:rsidRPr="00D414C8">
        <w:rPr>
          <w:noProof/>
        </w:rPr>
        <w:t>]</w:t>
      </w:r>
      <w:r w:rsidRPr="00D414C8">
        <w:fldChar w:fldCharType="end"/>
      </w:r>
      <w:r w:rsidRPr="00D414C8">
        <w:t>, LDA, and Co</w:t>
      </w:r>
      <w:r w:rsidRPr="00D414C8">
        <w:t>l</w:t>
      </w:r>
      <w:r w:rsidRPr="00D414C8">
        <w:t>laborative Filtering with ALS-WR.</w:t>
      </w:r>
    </w:p>
    <w:p w14:paraId="04A61A46" w14:textId="3F8E1277" w:rsidR="00914FC9" w:rsidRPr="00D414C8" w:rsidRDefault="00F66782" w:rsidP="00490AD7">
      <w:pPr>
        <w:pStyle w:val="BodyText"/>
      </w:pPr>
      <w:r w:rsidRPr="00D414C8">
        <w:t>These data-intensive iterative computations can be pe</w:t>
      </w:r>
      <w:r w:rsidRPr="00D414C8">
        <w:t>r</w:t>
      </w:r>
      <w:r w:rsidRPr="00D414C8">
        <w:t>formed using traditional MapReduce frameworks like H</w:t>
      </w:r>
      <w:r w:rsidRPr="00D414C8">
        <w:t>a</w:t>
      </w:r>
      <w:r w:rsidRPr="00D414C8">
        <w:t xml:space="preserve">doop by </w:t>
      </w:r>
      <w:r w:rsidR="00847C17" w:rsidRPr="00D414C8">
        <w:t>manually scheduling the iterations from the</w:t>
      </w:r>
      <w:r w:rsidRPr="00D414C8">
        <w:t xml:space="preserve"> job cl</w:t>
      </w:r>
      <w:r w:rsidRPr="00D414C8">
        <w:t>i</w:t>
      </w:r>
      <w:r w:rsidRPr="00D414C8">
        <w:t>ent driver, albeit in an un-optimized manner.</w:t>
      </w:r>
      <w:r w:rsidR="000A5A30">
        <w:t xml:space="preserve"> </w:t>
      </w:r>
      <w:r w:rsidRPr="00D414C8">
        <w:t xml:space="preserve">However, </w:t>
      </w:r>
      <w:r w:rsidR="00C519E1" w:rsidRPr="00D414C8">
        <w:t xml:space="preserve">there exist </w:t>
      </w:r>
      <w:r w:rsidRPr="00D414C8">
        <w:t xml:space="preserve">many </w:t>
      </w:r>
      <w:r w:rsidR="00C519E1" w:rsidRPr="00D414C8">
        <w:t xml:space="preserve">possible </w:t>
      </w:r>
      <w:r w:rsidRPr="00D414C8">
        <w:t xml:space="preserve">optimizations and programming model improvements </w:t>
      </w:r>
      <w:r w:rsidR="00C519E1" w:rsidRPr="00D414C8">
        <w:t>to improve the</w:t>
      </w:r>
      <w:r w:rsidRPr="00D414C8">
        <w:t xml:space="preserve"> performance and usability of the iterative MapReduce programs. Such optimization oppo</w:t>
      </w:r>
      <w:r w:rsidRPr="00D414C8">
        <w:t>r</w:t>
      </w:r>
      <w:r w:rsidRPr="00D414C8">
        <w:t xml:space="preserve">tunities are highlighted by the development of many iterative MapReduce </w:t>
      </w:r>
      <w:r w:rsidR="00C519E1" w:rsidRPr="00D414C8">
        <w:t xml:space="preserve">frameworks </w:t>
      </w:r>
      <w:r w:rsidRPr="00D414C8">
        <w:t>such as Twister</w:t>
      </w:r>
      <w:r w:rsidRPr="00D414C8">
        <w:fldChar w:fldCharType="begin"/>
      </w:r>
      <w:r w:rsidR="00192242" w:rsidRPr="00D414C8">
        <w:instrText xml:space="preserve"> ADDIN EN.CITE &lt;EndNote&gt;&lt;Cite&gt;&lt;Author&gt;J.Ekanayake&lt;/Author&gt;&lt;Year&gt;2010&lt;/Year&gt;&lt;RecNum&gt;439&lt;/RecNum&gt;&lt;DisplayText&gt;[6]&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D414C8">
        <w:fldChar w:fldCharType="separate"/>
      </w:r>
      <w:r w:rsidR="00192242" w:rsidRPr="00D414C8">
        <w:rPr>
          <w:noProof/>
        </w:rPr>
        <w:t>[</w:t>
      </w:r>
      <w:hyperlink w:anchor="_ENREF_6" w:tooltip="J.Ekanayake, 2010 #439" w:history="1">
        <w:r w:rsidR="00192242" w:rsidRPr="00D414C8">
          <w:rPr>
            <w:noProof/>
          </w:rPr>
          <w:t>6</w:t>
        </w:r>
      </w:hyperlink>
      <w:r w:rsidR="00192242" w:rsidRPr="00D414C8">
        <w:rPr>
          <w:noProof/>
        </w:rPr>
        <w:t>]</w:t>
      </w:r>
      <w:r w:rsidRPr="00D414C8">
        <w:fldChar w:fldCharType="end"/>
      </w:r>
      <w:r w:rsidRPr="00D414C8">
        <w:t>, HaLoop</w:t>
      </w:r>
      <w:r w:rsidRPr="00D414C8">
        <w:fldChar w:fldCharType="begin"/>
      </w:r>
      <w:r w:rsidR="00192242" w:rsidRPr="00D414C8">
        <w:instrText xml:space="preserve"> ADDIN EN.CITE &lt;EndNote&gt;&lt;Cite&gt;&lt;Author&gt;Bu&lt;/Author&gt;&lt;Year&gt;2010&lt;/Year&gt;&lt;RecNum&gt;822&lt;/RecNum&gt;&lt;DisplayText&gt;[7]&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D414C8">
        <w:fldChar w:fldCharType="separate"/>
      </w:r>
      <w:r w:rsidR="00192242" w:rsidRPr="00D414C8">
        <w:rPr>
          <w:noProof/>
        </w:rPr>
        <w:t>[</w:t>
      </w:r>
      <w:hyperlink w:anchor="_ENREF_7" w:tooltip="Bu, 2010 #822" w:history="1">
        <w:r w:rsidR="00192242" w:rsidRPr="00D414C8">
          <w:rPr>
            <w:noProof/>
          </w:rPr>
          <w:t>7</w:t>
        </w:r>
      </w:hyperlink>
      <w:r w:rsidR="00192242" w:rsidRPr="00D414C8">
        <w:rPr>
          <w:noProof/>
        </w:rPr>
        <w:t>]</w:t>
      </w:r>
      <w:r w:rsidRPr="00D414C8">
        <w:fldChar w:fldCharType="end"/>
      </w:r>
      <w:r w:rsidRPr="00D414C8">
        <w:t>, Twister4Azure</w:t>
      </w:r>
      <w:r w:rsidRPr="00D414C8">
        <w:fldChar w:fldCharType="begin"/>
      </w:r>
      <w:r w:rsidR="00192242" w:rsidRPr="00D414C8">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D414C8">
        <w:fldChar w:fldCharType="separate"/>
      </w:r>
      <w:r w:rsidR="00192242" w:rsidRPr="00D414C8">
        <w:rPr>
          <w:noProof/>
        </w:rPr>
        <w:t>[</w:t>
      </w:r>
      <w:hyperlink w:anchor="_ENREF_3" w:tooltip="Gunarathne, 2011 #1755" w:history="1">
        <w:r w:rsidR="00192242" w:rsidRPr="00D414C8">
          <w:rPr>
            <w:noProof/>
          </w:rPr>
          <w:t>3</w:t>
        </w:r>
      </w:hyperlink>
      <w:r w:rsidR="00192242" w:rsidRPr="00D414C8">
        <w:rPr>
          <w:noProof/>
        </w:rPr>
        <w:t>]</w:t>
      </w:r>
      <w:r w:rsidRPr="00D414C8">
        <w:fldChar w:fldCharType="end"/>
      </w:r>
      <w:r w:rsidRPr="00D414C8">
        <w:t>,</w:t>
      </w:r>
      <w:r w:rsidR="00001D47" w:rsidRPr="00D414C8">
        <w:t xml:space="preserve"> </w:t>
      </w:r>
      <w:r w:rsidRPr="00D414C8">
        <w:t>Daytona</w:t>
      </w:r>
      <w:r w:rsidRPr="00D414C8">
        <w:fldChar w:fldCharType="begin"/>
      </w:r>
      <w:r w:rsidR="00E14BF5" w:rsidRPr="00D414C8">
        <w:instrText xml:space="preserve"> ADDIN EN.CITE &lt;EndNote&gt;&lt;Cite&gt;&lt;RecNum&gt;2584&lt;/RecNum&gt;&lt;DisplayText&gt;[18]&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D414C8">
        <w:fldChar w:fldCharType="separate"/>
      </w:r>
      <w:r w:rsidR="00E14BF5" w:rsidRPr="00D414C8">
        <w:rPr>
          <w:noProof/>
        </w:rPr>
        <w:t>[</w:t>
      </w:r>
      <w:hyperlink w:anchor="_ENREF_18" w:tooltip=",  #2584" w:history="1">
        <w:r w:rsidR="00192242" w:rsidRPr="00D414C8">
          <w:rPr>
            <w:noProof/>
          </w:rPr>
          <w:t>18</w:t>
        </w:r>
      </w:hyperlink>
      <w:r w:rsidR="00E14BF5" w:rsidRPr="00D414C8">
        <w:rPr>
          <w:noProof/>
        </w:rPr>
        <w:t>]</w:t>
      </w:r>
      <w:r w:rsidRPr="00D414C8">
        <w:fldChar w:fldCharType="end"/>
      </w:r>
      <w:r w:rsidR="00C519E1" w:rsidRPr="00D414C8">
        <w:t xml:space="preserve"> </w:t>
      </w:r>
      <w:r w:rsidRPr="00D414C8">
        <w:t>and spark</w:t>
      </w:r>
      <w:r w:rsidRPr="00D414C8">
        <w:fldChar w:fldCharType="begin"/>
      </w:r>
      <w:r w:rsidR="00E14BF5" w:rsidRPr="00D414C8">
        <w:instrText xml:space="preserve"> ADDIN EN.CITE &lt;EndNote&gt;&lt;Cite&gt;&lt;Author&gt;Zaharia&lt;/Author&gt;&lt;Year&gt;2010&lt;/Year&gt;&lt;RecNum&gt;541&lt;/RecNum&gt;&lt;DisplayText&gt;[19]&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D414C8">
        <w:fldChar w:fldCharType="separate"/>
      </w:r>
      <w:r w:rsidR="00E14BF5" w:rsidRPr="00D414C8">
        <w:rPr>
          <w:noProof/>
        </w:rPr>
        <w:t>[</w:t>
      </w:r>
      <w:hyperlink w:anchor="_ENREF_19" w:tooltip="Zaharia, 2010 #541" w:history="1">
        <w:r w:rsidR="00192242" w:rsidRPr="00D414C8">
          <w:rPr>
            <w:noProof/>
          </w:rPr>
          <w:t>19</w:t>
        </w:r>
      </w:hyperlink>
      <w:r w:rsidR="00E14BF5" w:rsidRPr="00D414C8">
        <w:rPr>
          <w:noProof/>
        </w:rPr>
        <w:t>]</w:t>
      </w:r>
      <w:r w:rsidRPr="00D414C8">
        <w:fldChar w:fldCharType="end"/>
      </w:r>
      <w:r w:rsidRPr="00D414C8">
        <w:t xml:space="preserve">. </w:t>
      </w:r>
      <w:r w:rsidR="00C519E1" w:rsidRPr="00D414C8">
        <w:t>O</w:t>
      </w:r>
      <w:r w:rsidRPr="00D414C8">
        <w:t>ptimizations exploited by these frameworks include caching of loop-invariant data, cache aware scheduling of tasks, iterative aware programming models, direct memory streaming of intermediate data, iteration-</w:t>
      </w:r>
      <w:r w:rsidR="00C519E1" w:rsidRPr="00D414C8">
        <w:t>aware</w:t>
      </w:r>
      <w:r w:rsidRPr="00D414C8">
        <w:t xml:space="preserve"> fault tolerance, caching of intermediate data (HaLoop reducer input cache),</w:t>
      </w:r>
      <w:r w:rsidR="000A5A30">
        <w:t xml:space="preserve"> </w:t>
      </w:r>
      <w:r w:rsidRPr="00D414C8">
        <w:t>dynamic modifications to cached data (e</w:t>
      </w:r>
      <w:r w:rsidR="00001D47" w:rsidRPr="00D414C8">
        <w:t>.</w:t>
      </w:r>
      <w:r w:rsidRPr="00D414C8">
        <w:t>g</w:t>
      </w:r>
      <w:r w:rsidR="00001D47" w:rsidRPr="00D414C8">
        <w:t>.</w:t>
      </w:r>
      <w:r w:rsidRPr="00D414C8">
        <w:t xml:space="preserve"> genetic algorithm), and ca</w:t>
      </w:r>
      <w:r w:rsidR="00C519E1" w:rsidRPr="00D414C8">
        <w:t>ching of output data (in HaLoop</w:t>
      </w:r>
      <w:r w:rsidRPr="00D414C8">
        <w:t>).</w:t>
      </w:r>
      <w:r w:rsidR="00490AD7" w:rsidRPr="00D414C8">
        <w:t xml:space="preserve"> </w:t>
      </w:r>
    </w:p>
    <w:p w14:paraId="113E911F" w14:textId="243CDAA3" w:rsidR="00914FC9" w:rsidRDefault="00914FC9" w:rsidP="00275D8E">
      <w:pPr>
        <w:pStyle w:val="BodyText"/>
      </w:pPr>
      <w:r w:rsidRPr="00D414C8">
        <w:t>Twister4Azure is a distributed decentralized iterative MapReduce runtime for Windows Azure Cloud that was d</w:t>
      </w:r>
      <w:r w:rsidRPr="00D414C8">
        <w:t>e</w:t>
      </w:r>
      <w:r w:rsidRPr="00D414C8">
        <w:t>veloped utilizing Azure cloud infrastructure services. Twis</w:t>
      </w:r>
      <w:r w:rsidRPr="00D414C8">
        <w:t>t</w:t>
      </w:r>
      <w:r w:rsidRPr="00D414C8">
        <w:t>er4Azure optimizes the iterative MapReduce computations by multi-level caching of loop invariant data, performing cache aware scheduling, optimizing intermediate data tran</w:t>
      </w:r>
      <w:r w:rsidRPr="00D414C8">
        <w:t>s</w:t>
      </w:r>
      <w:r w:rsidRPr="00D414C8">
        <w:t>fers, optimizing data broadcasts and many other optimiz</w:t>
      </w:r>
      <w:r w:rsidRPr="00D414C8">
        <w:t>a</w:t>
      </w:r>
      <w:r w:rsidRPr="00D414C8">
        <w:t>tions described in Gunarathne et al</w:t>
      </w:r>
      <w:r w:rsidR="00BC4E90" w:rsidRPr="00D414C8">
        <w:fldChar w:fldCharType="begin"/>
      </w:r>
      <w:r w:rsidR="00192242" w:rsidRPr="00D414C8">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D414C8">
        <w:fldChar w:fldCharType="separate"/>
      </w:r>
      <w:r w:rsidR="00192242" w:rsidRPr="00D414C8">
        <w:rPr>
          <w:noProof/>
        </w:rPr>
        <w:t>[</w:t>
      </w:r>
      <w:hyperlink w:anchor="_ENREF_3" w:tooltip="Gunarathne, 2011 #1755" w:history="1">
        <w:r w:rsidR="00192242" w:rsidRPr="00D414C8">
          <w:rPr>
            <w:noProof/>
          </w:rPr>
          <w:t>3</w:t>
        </w:r>
      </w:hyperlink>
      <w:r w:rsidR="00192242" w:rsidRPr="00D414C8">
        <w:rPr>
          <w:noProof/>
        </w:rPr>
        <w:t>]</w:t>
      </w:r>
      <w:r w:rsidR="00BC4E90" w:rsidRPr="00D414C8">
        <w:fldChar w:fldCharType="end"/>
      </w:r>
      <w:r w:rsidRPr="00D414C8">
        <w:t>.</w:t>
      </w:r>
    </w:p>
    <w:p w14:paraId="3984FA83" w14:textId="45942EAE" w:rsidR="00C93504" w:rsidRDefault="00C93504" w:rsidP="00C93504">
      <w:pPr>
        <w:pStyle w:val="Heading1"/>
      </w:pPr>
      <w:r>
        <w:t>Future works – Map-ReduceScatter</w:t>
      </w:r>
    </w:p>
    <w:p w14:paraId="60CFACF0" w14:textId="09D8AF01" w:rsidR="00C93504" w:rsidRDefault="00C93504" w:rsidP="00C93504">
      <w:pPr>
        <w:pStyle w:val="BodyText"/>
      </w:pPr>
      <w:r>
        <w:t xml:space="preserve">There are </w:t>
      </w:r>
      <w:r w:rsidR="000C0AE8">
        <w:t xml:space="preserve">iterative MapReduce </w:t>
      </w:r>
      <w:r>
        <w:t>applications where only a small subset of loop invariant data product is needed to pr</w:t>
      </w:r>
      <w:r>
        <w:t>o</w:t>
      </w:r>
      <w:r>
        <w:t>cess the subset of input data in a Map task. In such cases, it’s ineff</w:t>
      </w:r>
      <w:r>
        <w:t>i</w:t>
      </w:r>
      <w:r>
        <w:t>cient to make all the loop invariant data available to such comput</w:t>
      </w:r>
      <w:r>
        <w:t>a</w:t>
      </w:r>
      <w:r>
        <w:t xml:space="preserve">tions. In some of these applications, the size of </w:t>
      </w:r>
      <w:r>
        <w:lastRenderedPageBreak/>
        <w:t>loop variant data are too large to fit in to the memory and introduce communication and scalability bottlenecks as well. E</w:t>
      </w:r>
      <w:r>
        <w:t>x</w:t>
      </w:r>
      <w:r>
        <w:t>ample of such a computation is PageRank. The Map-ReduceScatter primitive, modeled after MPI ReduceScatter, is aimed to support such use cases in an opt</w:t>
      </w:r>
      <w:r>
        <w:t>i</w:t>
      </w:r>
      <w:r>
        <w:t>mize manner.</w:t>
      </w:r>
    </w:p>
    <w:p w14:paraId="111177C0" w14:textId="45AA03ED" w:rsidR="00C93504" w:rsidRDefault="00C93504" w:rsidP="00C93504">
      <w:pPr>
        <w:pStyle w:val="BodyText"/>
      </w:pPr>
      <w:r>
        <w:t xml:space="preserve">Map-ReduceScatter gets rid of the inefficiency of simple broadcast of all the data to all the workers. </w:t>
      </w:r>
      <w:r w:rsidR="00D77798">
        <w:t xml:space="preserve">Another </w:t>
      </w:r>
      <w:r w:rsidR="00024092">
        <w:t>a</w:t>
      </w:r>
      <w:bookmarkStart w:id="38" w:name="_GoBack"/>
      <w:bookmarkEnd w:id="38"/>
      <w:r>
        <w:t>ltern</w:t>
      </w:r>
      <w:r>
        <w:t>a</w:t>
      </w:r>
      <w:r>
        <w:t>tive approach is to perform a join of loop invariant input data and loop variant data using an additional MapReduce step. However, this requires all the data to be transported over the network from Map tasks to Reduce tasks, making the comp</w:t>
      </w:r>
      <w:r>
        <w:t>u</w:t>
      </w:r>
      <w:r>
        <w:t>tation highly ineff</w:t>
      </w:r>
      <w:r>
        <w:t>i</w:t>
      </w:r>
      <w:r>
        <w:t xml:space="preserve">cient. </w:t>
      </w:r>
    </w:p>
    <w:p w14:paraId="620C763B" w14:textId="285C4336" w:rsidR="00C93504" w:rsidRPr="00D414C8" w:rsidRDefault="00C93504" w:rsidP="00C93504">
      <w:pPr>
        <w:pStyle w:val="BodyText"/>
      </w:pPr>
      <w:r>
        <w:t>Map-</w:t>
      </w:r>
      <w:r w:rsidR="001172EF">
        <w:t>Reduce</w:t>
      </w:r>
      <w:r>
        <w:t>Scatter primitive is still a work in progress and we are planning on including more information about the Map-</w:t>
      </w:r>
      <w:r w:rsidR="00EA6E67">
        <w:t>Reduce</w:t>
      </w:r>
      <w:r>
        <w:t>Scatter in our future publ</w:t>
      </w:r>
      <w:r>
        <w:t>i</w:t>
      </w:r>
      <w:r>
        <w:t>cations.</w:t>
      </w:r>
    </w:p>
    <w:p w14:paraId="34D0BADA" w14:textId="5DABFEDE" w:rsidR="00BF3298" w:rsidRDefault="009B473D" w:rsidP="0079668A">
      <w:pPr>
        <w:pStyle w:val="Heading1"/>
      </w:pPr>
      <w:r>
        <w:t>Conclusions</w:t>
      </w:r>
    </w:p>
    <w:p w14:paraId="218210DA" w14:textId="6532D7A5" w:rsidR="00782443" w:rsidRPr="00D414C8" w:rsidRDefault="00F84D1A" w:rsidP="00782443">
      <w:pPr>
        <w:pStyle w:val="BodyText"/>
      </w:pPr>
      <w:r w:rsidRPr="00D414C8">
        <w:t>We introduced Map-Collectives</w:t>
      </w:r>
      <w:r w:rsidR="001A10A6" w:rsidRPr="00D414C8">
        <w:t>, collective</w:t>
      </w:r>
      <w:r w:rsidRPr="00D414C8">
        <w:t xml:space="preserve"> communic</w:t>
      </w:r>
      <w:r w:rsidRPr="00D414C8">
        <w:t>a</w:t>
      </w:r>
      <w:r w:rsidRPr="00D414C8">
        <w:t xml:space="preserve">tion </w:t>
      </w:r>
      <w:r w:rsidR="00636C33" w:rsidRPr="00D414C8">
        <w:t>operations</w:t>
      </w:r>
      <w:r w:rsidRPr="00D414C8">
        <w:t xml:space="preserve"> for MapReduce</w:t>
      </w:r>
      <w:r w:rsidR="00636C33" w:rsidRPr="00D414C8">
        <w:t xml:space="preserve"> inspired by MPI collectives</w:t>
      </w:r>
      <w:r w:rsidRPr="00D414C8">
        <w:t xml:space="preserve">, as a set of high level </w:t>
      </w:r>
      <w:r w:rsidR="00636C33" w:rsidRPr="00D414C8">
        <w:t>primitives</w:t>
      </w:r>
      <w:r w:rsidRPr="00D414C8">
        <w:t xml:space="preserve"> that encapsulate some of the common iterative MapReduce application patterns.</w:t>
      </w:r>
      <w:r w:rsidR="002F5B98" w:rsidRPr="00D414C8">
        <w:t xml:space="preserve"> Map-Collectives improve</w:t>
      </w:r>
      <w:r w:rsidR="00636C33" w:rsidRPr="00D414C8">
        <w:t xml:space="preserve"> the </w:t>
      </w:r>
      <w:r w:rsidR="001F131C" w:rsidRPr="00D414C8">
        <w:t>communication</w:t>
      </w:r>
      <w:r w:rsidR="00636C33" w:rsidRPr="00D414C8">
        <w:t xml:space="preserve"> </w:t>
      </w:r>
      <w:r w:rsidR="001F131C" w:rsidRPr="00D414C8">
        <w:t xml:space="preserve">and computation </w:t>
      </w:r>
      <w:r w:rsidR="00636C33" w:rsidRPr="00D414C8">
        <w:t>performance of the applications by enabling highly optimized group communication across the workers, by getting</w:t>
      </w:r>
      <w:r w:rsidR="001F131C" w:rsidRPr="00D414C8">
        <w:t xml:space="preserve"> rid of unnecessary/redundant steps and by enabling the frameworks to use poly-algorithm approach based on the use case.</w:t>
      </w:r>
      <w:r w:rsidR="000A5A30">
        <w:t xml:space="preserve"> </w:t>
      </w:r>
      <w:r w:rsidR="001F131C" w:rsidRPr="00D414C8">
        <w:t>Map-Collectives also</w:t>
      </w:r>
      <w:r w:rsidR="00636C33" w:rsidRPr="00D414C8">
        <w:t xml:space="preserve"> </w:t>
      </w:r>
      <w:r w:rsidR="002F5B98" w:rsidRPr="00D414C8">
        <w:t>improve</w:t>
      </w:r>
      <w:r w:rsidR="001F131C" w:rsidRPr="00D414C8">
        <w:t xml:space="preserve"> the usability of the Mapreduce frameworks by providing abstractions that closely resembles the</w:t>
      </w:r>
      <w:r w:rsidR="00AC2059" w:rsidRPr="00D414C8">
        <w:t xml:space="preserve"> </w:t>
      </w:r>
      <w:r w:rsidR="002F5B98" w:rsidRPr="00D414C8">
        <w:t>natural</w:t>
      </w:r>
      <w:r w:rsidR="001F131C" w:rsidRPr="00D414C8">
        <w:t xml:space="preserve"> application patterns and reduces implementation burden of the developers by </w:t>
      </w:r>
      <w:r w:rsidR="001E16ED" w:rsidRPr="00D414C8">
        <w:t>providing optimized</w:t>
      </w:r>
      <w:r w:rsidR="000A5A30">
        <w:t xml:space="preserve"> </w:t>
      </w:r>
      <w:r w:rsidR="001F131C" w:rsidRPr="00D414C8">
        <w:t>substit</w:t>
      </w:r>
      <w:r w:rsidR="001F131C" w:rsidRPr="00D414C8">
        <w:t>u</w:t>
      </w:r>
      <w:r w:rsidR="001F131C" w:rsidRPr="00D414C8">
        <w:t>tions to certain steps of MapReduce model.</w:t>
      </w:r>
      <w:r w:rsidR="000A5A30">
        <w:t xml:space="preserve"> </w:t>
      </w:r>
      <w:r w:rsidR="001F131C" w:rsidRPr="00D414C8">
        <w:t xml:space="preserve">We envision a future where </w:t>
      </w:r>
      <w:r w:rsidR="00AC2059" w:rsidRPr="00D414C8">
        <w:t>many</w:t>
      </w:r>
      <w:r w:rsidR="001F131C" w:rsidRPr="00D414C8">
        <w:t xml:space="preserve"> MapReduce and iterative MapReduce frameworks support a common set of portable </w:t>
      </w:r>
      <w:r w:rsidR="00AC2059" w:rsidRPr="00D414C8">
        <w:t>Map-Collectives</w:t>
      </w:r>
      <w:r w:rsidR="001F131C" w:rsidRPr="00D414C8">
        <w:t xml:space="preserve"> and consider this work as a step towards that.</w:t>
      </w:r>
    </w:p>
    <w:p w14:paraId="13662BD1" w14:textId="1A80B1D0" w:rsidR="00AC2059" w:rsidRPr="00D414C8" w:rsidRDefault="00AC2059" w:rsidP="00D414C8">
      <w:pPr>
        <w:pStyle w:val="BodyText"/>
      </w:pPr>
      <w:r w:rsidRPr="00D414C8">
        <w:t>In this paper, w</w:t>
      </w:r>
      <w:r w:rsidR="005B06A8" w:rsidRPr="00D414C8">
        <w:t>e</w:t>
      </w:r>
      <w:r w:rsidR="001F131C" w:rsidRPr="00D414C8">
        <w:t xml:space="preserve"> define</w:t>
      </w:r>
      <w:r w:rsidRPr="00D414C8">
        <w:t>d</w:t>
      </w:r>
      <w:r w:rsidR="001F131C" w:rsidRPr="00D414C8">
        <w:t xml:space="preserve"> Map-AllGather and </w:t>
      </w:r>
      <w:r w:rsidR="005B06A8" w:rsidRPr="00D414C8">
        <w:t xml:space="preserve">Map-AllReduce Map-Collectives and implemented Multi-Dimensional Scaling and K-means Clustering applications using these </w:t>
      </w:r>
      <w:r w:rsidRPr="00D414C8">
        <w:t>operations</w:t>
      </w:r>
      <w:r w:rsidR="005B06A8" w:rsidRPr="00D414C8">
        <w:t xml:space="preserve">. </w:t>
      </w:r>
      <w:r w:rsidR="001F131C" w:rsidRPr="00D414C8">
        <w:t>We also present</w:t>
      </w:r>
      <w:r w:rsidR="006025CA">
        <w:t>ed</w:t>
      </w:r>
      <w:r w:rsidR="001F131C" w:rsidRPr="00D414C8">
        <w:t xml:space="preserve"> the H-Collectives library for </w:t>
      </w:r>
      <w:r w:rsidR="006025CA">
        <w:t>Hadoop, which is a drop-</w:t>
      </w:r>
      <w:r w:rsidR="001F131C" w:rsidRPr="00D414C8">
        <w:t xml:space="preserve">in </w:t>
      </w:r>
      <w:r w:rsidR="005B06A8" w:rsidRPr="00D414C8">
        <w:t xml:space="preserve">Map-Collectives </w:t>
      </w:r>
      <w:r w:rsidR="001F131C" w:rsidRPr="00D414C8">
        <w:t>l</w:t>
      </w:r>
      <w:r w:rsidR="001F131C" w:rsidRPr="00D414C8">
        <w:t>i</w:t>
      </w:r>
      <w:r w:rsidR="001F131C" w:rsidRPr="00D414C8">
        <w:t xml:space="preserve">brary that can be used with existing MapReduce applications with only minimal modification. We </w:t>
      </w:r>
      <w:r w:rsidRPr="00D414C8">
        <w:t>also</w:t>
      </w:r>
      <w:r w:rsidR="001F131C" w:rsidRPr="00D414C8">
        <w:t xml:space="preserve"> present</w:t>
      </w:r>
      <w:r w:rsidR="006025CA">
        <w:t>ed a</w:t>
      </w:r>
      <w:r w:rsidR="001F131C" w:rsidRPr="00D414C8">
        <w:t xml:space="preserve"> </w:t>
      </w:r>
      <w:r w:rsidR="005B06A8" w:rsidRPr="00D414C8">
        <w:t>Map-Collectives implementations for Twister4Azure iterative MapReduce framework</w:t>
      </w:r>
      <w:r w:rsidRPr="00D414C8">
        <w:t xml:space="preserve"> as well</w:t>
      </w:r>
      <w:r w:rsidR="005B06A8" w:rsidRPr="00D414C8">
        <w:t>.</w:t>
      </w:r>
      <w:r w:rsidR="001F131C" w:rsidRPr="00D414C8">
        <w:t xml:space="preserve"> </w:t>
      </w:r>
      <w:r w:rsidR="005B06A8" w:rsidRPr="00D414C8">
        <w:t>MDS and K-means applic</w:t>
      </w:r>
      <w:r w:rsidR="005B06A8" w:rsidRPr="00D414C8">
        <w:t>a</w:t>
      </w:r>
      <w:r w:rsidR="005B06A8" w:rsidRPr="00D414C8">
        <w:t>tions were used to evaluate the performance of Map-Collectives on H</w:t>
      </w:r>
      <w:r w:rsidR="005B06A8" w:rsidRPr="00D414C8">
        <w:t>a</w:t>
      </w:r>
      <w:r w:rsidR="005B06A8" w:rsidRPr="00D414C8">
        <w:t>doop and on Twister4Azure depicting up to 33% and 50% speedups over the non-collectives implement</w:t>
      </w:r>
      <w:r w:rsidR="005B06A8" w:rsidRPr="00D414C8">
        <w:t>a</w:t>
      </w:r>
      <w:r w:rsidR="005B06A8" w:rsidRPr="00D414C8">
        <w:t>tions by getting rid of the communication and coordination overheads.</w:t>
      </w:r>
    </w:p>
    <w:bookmarkEnd w:id="34"/>
    <w:p w14:paraId="706A8390" w14:textId="02BA24EB" w:rsidR="009B068B" w:rsidRDefault="009303D9" w:rsidP="00275D8E">
      <w:pPr>
        <w:pStyle w:val="Heading5"/>
      </w:pPr>
      <w:r w:rsidRPr="005A74AF">
        <w:t>Acknowledgment</w:t>
      </w:r>
    </w:p>
    <w:p w14:paraId="10A20057" w14:textId="28F49C76" w:rsidR="004F5F06" w:rsidRPr="00B23089" w:rsidRDefault="009D02BC" w:rsidP="00B23089">
      <w:pPr>
        <w:jc w:val="both"/>
        <w:rPr>
          <w:spacing w:val="-1"/>
        </w:rPr>
      </w:pPr>
      <w:r w:rsidRPr="009D02BC">
        <w:rPr>
          <w:spacing w:val="-1"/>
        </w:rPr>
        <w:t>We would like to thank colleagues and members of the Dig</w:t>
      </w:r>
      <w:r w:rsidRPr="009D02BC">
        <w:rPr>
          <w:spacing w:val="-1"/>
        </w:rPr>
        <w:t>i</w:t>
      </w:r>
      <w:r w:rsidRPr="009D02BC">
        <w:rPr>
          <w:spacing w:val="-1"/>
        </w:rPr>
        <w:t>tal Science Center at Indiana University for helpful discu</w:t>
      </w:r>
      <w:r w:rsidRPr="009D02BC">
        <w:rPr>
          <w:spacing w:val="-1"/>
        </w:rPr>
        <w:t>s</w:t>
      </w:r>
      <w:r w:rsidRPr="009D02BC">
        <w:rPr>
          <w:spacing w:val="-1"/>
        </w:rPr>
        <w:t xml:space="preserve">sions and contributions to the Twister4Azure and the present work. We gratefully acknowledge support from Microsoft for Azure Cloud Academic Resources </w:t>
      </w:r>
      <w:r w:rsidR="009D7F6D" w:rsidRPr="009D02BC">
        <w:rPr>
          <w:spacing w:val="-1"/>
        </w:rPr>
        <w:t>Allocation</w:t>
      </w:r>
      <w:r w:rsidR="009D7F6D">
        <w:rPr>
          <w:spacing w:val="-1"/>
        </w:rPr>
        <w:t>,</w:t>
      </w:r>
      <w:r w:rsidR="009D7F6D" w:rsidRPr="009D02BC">
        <w:rPr>
          <w:spacing w:val="-1"/>
        </w:rPr>
        <w:t xml:space="preserve"> which</w:t>
      </w:r>
      <w:r w:rsidR="00052A42" w:rsidRPr="009D02BC">
        <w:rPr>
          <w:spacing w:val="-1"/>
        </w:rPr>
        <w:t xml:space="preserve"> were critical for our experiments</w:t>
      </w:r>
    </w:p>
    <w:p w14:paraId="563229CA" w14:textId="77777777" w:rsidR="006025CA" w:rsidRDefault="006025CA" w:rsidP="00166EAF">
      <w:pPr>
        <w:pStyle w:val="Heading5"/>
      </w:pPr>
    </w:p>
    <w:p w14:paraId="303B8028" w14:textId="6E49FAA5" w:rsidR="009303D9" w:rsidRDefault="009303D9" w:rsidP="00166EAF">
      <w:pPr>
        <w:pStyle w:val="Heading5"/>
      </w:pPr>
      <w:r w:rsidRPr="005B520E">
        <w:lastRenderedPageBreak/>
        <w:t>References</w:t>
      </w:r>
    </w:p>
    <w:p w14:paraId="3D778A5C" w14:textId="77777777" w:rsidR="00192242" w:rsidRDefault="00192242" w:rsidP="000B5F80">
      <w:pPr>
        <w:pStyle w:val="StylereferencesLeft0Firstline0After0ptLines1"/>
        <w:tabs>
          <w:tab w:val="left" w:pos="270"/>
          <w:tab w:val="left" w:pos="360"/>
        </w:tabs>
      </w:pPr>
      <w:r>
        <w:fldChar w:fldCharType="begin"/>
      </w:r>
      <w:r>
        <w:instrText xml:space="preserve"> ADDIN EN.REFLIST </w:instrText>
      </w:r>
      <w:r>
        <w:fldChar w:fldCharType="separate"/>
      </w:r>
      <w:bookmarkStart w:id="39" w:name="_ENREF_1"/>
      <w:r>
        <w:t>[1]</w:t>
      </w:r>
      <w:r>
        <w:tab/>
        <w:t>E. Chan, M. Heimlich, A. Purkayastha</w:t>
      </w:r>
      <w:r w:rsidRPr="00192242">
        <w:rPr>
          <w:i/>
        </w:rPr>
        <w:t xml:space="preserve"> et al.</w:t>
      </w:r>
      <w:r>
        <w:t xml:space="preserve">, “Collective communication: theory, practice, and experience,” </w:t>
      </w:r>
      <w:r w:rsidRPr="00192242">
        <w:rPr>
          <w:i/>
        </w:rPr>
        <w:t>Concurrency and Computation: Practice and Experience,</w:t>
      </w:r>
      <w:r>
        <w:t xml:space="preserve"> vol. 19, no. 13, pp. 1749-1783, 2007.</w:t>
      </w:r>
      <w:bookmarkEnd w:id="39"/>
    </w:p>
    <w:p w14:paraId="2E03B71A" w14:textId="0E3CBAF6" w:rsidR="00192242" w:rsidRDefault="00192242" w:rsidP="000B5F80">
      <w:pPr>
        <w:pStyle w:val="StylereferencesLeft0Firstline0After0ptLines1"/>
        <w:tabs>
          <w:tab w:val="left" w:pos="270"/>
          <w:tab w:val="left" w:pos="360"/>
        </w:tabs>
      </w:pPr>
      <w:bookmarkStart w:id="40" w:name="_ENREF_2"/>
      <w:r>
        <w:t>[2]</w:t>
      </w:r>
      <w:r>
        <w:tab/>
        <w:t xml:space="preserve">"MPI Collective Communications," </w:t>
      </w:r>
      <w:r w:rsidRPr="00192242">
        <w:t>http://www.ncsa.illinois.edu/ UserInfo/Resources/Hardware/CommonDoc/MessPass/MPIColl.html</w:t>
      </w:r>
      <w:r>
        <w:t>.</w:t>
      </w:r>
      <w:bookmarkEnd w:id="40"/>
      <w:r w:rsidR="00CE235A">
        <w:t xml:space="preserve"> Retrieved Nov 2013.</w:t>
      </w:r>
    </w:p>
    <w:p w14:paraId="5F942574" w14:textId="4BB38C61" w:rsidR="00192242" w:rsidRDefault="00192242" w:rsidP="000B5F80">
      <w:pPr>
        <w:pStyle w:val="StylereferencesLeft0Firstline0After0ptLines1"/>
        <w:tabs>
          <w:tab w:val="left" w:pos="360"/>
        </w:tabs>
      </w:pPr>
      <w:bookmarkStart w:id="41" w:name="_ENREF_3"/>
      <w:r>
        <w:t>[3]</w:t>
      </w:r>
      <w:r>
        <w:tab/>
        <w:t>T. Gunarathne, B. Zhang, T.-L. Wu</w:t>
      </w:r>
      <w:r w:rsidRPr="00192242">
        <w:rPr>
          <w:i/>
        </w:rPr>
        <w:t xml:space="preserve"> et al.</w:t>
      </w:r>
      <w:r>
        <w:t>, “Portable Parallel Programming on Cloud and HPC: Scientific Applications of Twister4Azure,” Fourth IEEE International Conference on Utility and Cloud Computing (UCC), Melbourne, Australia, 2011.</w:t>
      </w:r>
      <w:bookmarkEnd w:id="41"/>
    </w:p>
    <w:p w14:paraId="516DB825" w14:textId="77777777" w:rsidR="00192242" w:rsidRDefault="00192242" w:rsidP="000B5F80">
      <w:pPr>
        <w:pStyle w:val="StylereferencesLeft0Firstline0After0ptLines1"/>
        <w:tabs>
          <w:tab w:val="left" w:pos="360"/>
        </w:tabs>
      </w:pPr>
      <w:bookmarkStart w:id="42" w:name="_ENREF_4"/>
      <w:r>
        <w:t>[4]</w:t>
      </w:r>
      <w:r>
        <w:tab/>
        <w:t>T. Gunarathne, B. Zhang, T.-L. Wu</w:t>
      </w:r>
      <w:r w:rsidRPr="00192242">
        <w:rPr>
          <w:i/>
        </w:rPr>
        <w:t xml:space="preserve"> et al.</w:t>
      </w:r>
      <w:r>
        <w:t xml:space="preserve">, “Scalable parallel computing on clouds using Twister4Azure iterative MapReduce,” </w:t>
      </w:r>
      <w:r w:rsidRPr="00192242">
        <w:rPr>
          <w:i/>
        </w:rPr>
        <w:t>Future Generation Computer Systems,</w:t>
      </w:r>
      <w:r>
        <w:t xml:space="preserve"> vol. 29, no. 4, pp. 1035-1048, 6//, 2013.</w:t>
      </w:r>
      <w:bookmarkEnd w:id="42"/>
    </w:p>
    <w:p w14:paraId="793E3795" w14:textId="0A23B823" w:rsidR="00192242" w:rsidRDefault="00192242" w:rsidP="000B5F80">
      <w:pPr>
        <w:pStyle w:val="StylereferencesLeft0Firstline0After0ptLines1"/>
        <w:tabs>
          <w:tab w:val="left" w:pos="360"/>
        </w:tabs>
      </w:pPr>
      <w:bookmarkStart w:id="43" w:name="_ENREF_5"/>
      <w:r>
        <w:t>[5]</w:t>
      </w:r>
      <w:r>
        <w:tab/>
        <w:t>J. Pjesivac-Grbovic, T. Angskun, G. Bosilca</w:t>
      </w:r>
      <w:r w:rsidRPr="00192242">
        <w:rPr>
          <w:i/>
        </w:rPr>
        <w:t xml:space="preserve"> et al.</w:t>
      </w:r>
      <w:r>
        <w:t xml:space="preserve">, "Performance analysis of MPI collective operations." </w:t>
      </w:r>
      <w:bookmarkEnd w:id="43"/>
      <w:r w:rsidR="00EE2F0D" w:rsidRPr="00EE2F0D">
        <w:t>19th IEEE International Parallel and Distributed Processing Symposium,</w:t>
      </w:r>
      <w:r w:rsidR="00EE2F0D">
        <w:t xml:space="preserve"> </w:t>
      </w:r>
      <w:r w:rsidR="00EE2F0D" w:rsidRPr="00EE2F0D">
        <w:t>April 2005</w:t>
      </w:r>
      <w:r w:rsidR="00EE2F0D">
        <w:t>.</w:t>
      </w:r>
    </w:p>
    <w:p w14:paraId="62E74EA8" w14:textId="0F0E8C68" w:rsidR="00192242" w:rsidRDefault="00192242" w:rsidP="000B5F80">
      <w:pPr>
        <w:pStyle w:val="StylereferencesLeft0Firstline0After0ptLines1"/>
        <w:tabs>
          <w:tab w:val="left" w:pos="360"/>
        </w:tabs>
      </w:pPr>
      <w:bookmarkStart w:id="44" w:name="_ENREF_6"/>
      <w:r>
        <w:t>[6]</w:t>
      </w:r>
      <w:r>
        <w:tab/>
        <w:t>J.Ekanayake, H.Li, B.Zhang</w:t>
      </w:r>
      <w:r w:rsidRPr="00192242">
        <w:rPr>
          <w:i/>
        </w:rPr>
        <w:t xml:space="preserve"> et al.</w:t>
      </w:r>
      <w:r>
        <w:t>, “Twister: A Runtime for iterative MapReduce,” First International Workshop on MapReduce and it</w:t>
      </w:r>
      <w:r w:rsidR="005C75C8">
        <w:t>s Applications of ACM HPDC 2010</w:t>
      </w:r>
      <w:r>
        <w:t>, Chicago,</w:t>
      </w:r>
      <w:r w:rsidR="000A5A30">
        <w:t xml:space="preserve"> </w:t>
      </w:r>
      <w:r>
        <w:t xml:space="preserve">Illinois, </w:t>
      </w:r>
      <w:r w:rsidR="005C75C8">
        <w:t xml:space="preserve">June </w:t>
      </w:r>
      <w:r>
        <w:t>2010.</w:t>
      </w:r>
      <w:bookmarkEnd w:id="44"/>
    </w:p>
    <w:p w14:paraId="5EC162DD" w14:textId="05C0F07B" w:rsidR="00192242" w:rsidRDefault="00192242" w:rsidP="000B5F80">
      <w:pPr>
        <w:pStyle w:val="StylereferencesLeft0Firstline0After0ptLines1"/>
        <w:tabs>
          <w:tab w:val="left" w:pos="360"/>
        </w:tabs>
      </w:pPr>
      <w:bookmarkStart w:id="45" w:name="_ENREF_7"/>
      <w:r>
        <w:t>[7]</w:t>
      </w:r>
      <w:r>
        <w:tab/>
        <w:t>Y. Bu, B. Howe, M. Balazinska</w:t>
      </w:r>
      <w:r w:rsidRPr="00192242">
        <w:rPr>
          <w:i/>
        </w:rPr>
        <w:t xml:space="preserve"> et al.</w:t>
      </w:r>
      <w:r>
        <w:t>, “HaLoop: Efficient Iterative Data Proces</w:t>
      </w:r>
      <w:r w:rsidR="00D66F0C">
        <w:t xml:space="preserve">sing on Large Clusters,”, </w:t>
      </w:r>
      <w:r>
        <w:t>36th International Conference on Very Large Data Bases, Singapore, 2010.</w:t>
      </w:r>
      <w:bookmarkEnd w:id="45"/>
    </w:p>
    <w:p w14:paraId="3BFA9E57" w14:textId="77777777" w:rsidR="00192242" w:rsidRDefault="00192242" w:rsidP="000B5F80">
      <w:pPr>
        <w:pStyle w:val="StylereferencesLeft0Firstline0After0ptLines1"/>
        <w:tabs>
          <w:tab w:val="left" w:pos="360"/>
        </w:tabs>
      </w:pPr>
      <w:bookmarkStart w:id="46" w:name="_ENREF_8"/>
      <w:r>
        <w:t>[8]</w:t>
      </w:r>
      <w:r>
        <w:tab/>
        <w:t xml:space="preserve">J. B. Kruskal, and M. Wish, </w:t>
      </w:r>
      <w:r w:rsidRPr="00192242">
        <w:rPr>
          <w:i/>
        </w:rPr>
        <w:t>Multidimensional Scaling</w:t>
      </w:r>
      <w:r>
        <w:t>: Sage Publications Inc., 1978.</w:t>
      </w:r>
      <w:bookmarkEnd w:id="46"/>
    </w:p>
    <w:p w14:paraId="18993238" w14:textId="01CBDD69" w:rsidR="00192242" w:rsidRDefault="00192242" w:rsidP="000B5F80">
      <w:pPr>
        <w:pStyle w:val="StylereferencesLeft0Firstline0After0ptLines1"/>
        <w:tabs>
          <w:tab w:val="left" w:pos="360"/>
        </w:tabs>
      </w:pPr>
      <w:bookmarkStart w:id="47" w:name="_ENREF_9"/>
      <w:r>
        <w:t>[9]</w:t>
      </w:r>
      <w:r>
        <w:tab/>
        <w:t xml:space="preserve">R. W. Hockney, “The communication challenge for MPP: Intel Paragon and Meiko CS-2,” </w:t>
      </w:r>
      <w:r w:rsidRPr="00192242">
        <w:rPr>
          <w:i/>
        </w:rPr>
        <w:t>Parallel Computing,</w:t>
      </w:r>
      <w:r w:rsidR="00D66F0C">
        <w:t xml:space="preserve"> vol. 20, no. 3, pp. 389-398, 3</w:t>
      </w:r>
      <w:r>
        <w:t>, 1994.</w:t>
      </w:r>
      <w:bookmarkEnd w:id="47"/>
    </w:p>
    <w:p w14:paraId="4828542D" w14:textId="77777777" w:rsidR="00192242" w:rsidRDefault="00192242" w:rsidP="000B5F80">
      <w:pPr>
        <w:pStyle w:val="StylereferencesLeft0Firstline0After0ptLines1"/>
        <w:tabs>
          <w:tab w:val="left" w:pos="360"/>
        </w:tabs>
      </w:pPr>
      <w:bookmarkStart w:id="48" w:name="_ENREF_10"/>
      <w:r>
        <w:t>[10]</w:t>
      </w:r>
      <w:r>
        <w:tab/>
        <w:t xml:space="preserve">J. Ekanayake, T. Gunarathne, and J. Qiu, “Cloud Technologies for Bioinformatics Applications,” </w:t>
      </w:r>
      <w:r w:rsidRPr="00192242">
        <w:rPr>
          <w:i/>
        </w:rPr>
        <w:t>Parallel and Distributed Systems, IEEE Transactions on,</w:t>
      </w:r>
      <w:r>
        <w:t xml:space="preserve"> vol. 22, no. 6, pp. 998-1011, 2011.</w:t>
      </w:r>
      <w:bookmarkEnd w:id="48"/>
    </w:p>
    <w:p w14:paraId="4E322747" w14:textId="601ED9E8" w:rsidR="00192242" w:rsidRDefault="00192242" w:rsidP="000B5F80">
      <w:pPr>
        <w:pStyle w:val="StylereferencesLeft0Firstline0After0ptLines1"/>
        <w:tabs>
          <w:tab w:val="left" w:pos="360"/>
        </w:tabs>
      </w:pPr>
      <w:bookmarkStart w:id="49" w:name="_ENREF_11"/>
      <w:r>
        <w:t>[11]</w:t>
      </w:r>
      <w:r>
        <w:tab/>
        <w:t>S.-H. Bae, J. Y. Choi, J. Qiu</w:t>
      </w:r>
      <w:r w:rsidRPr="00192242">
        <w:rPr>
          <w:i/>
        </w:rPr>
        <w:t xml:space="preserve"> et al.</w:t>
      </w:r>
      <w:r>
        <w:t>, “Dimension reduction and visualization of large high-dimen</w:t>
      </w:r>
      <w:r w:rsidR="00D66F0C">
        <w:t>sional data via interpolation,”,</w:t>
      </w:r>
      <w:r>
        <w:t xml:space="preserve"> 19th ACM International Symposium on High Performance Distributed Computing, Chic</w:t>
      </w:r>
      <w:r w:rsidR="00D66F0C">
        <w:t xml:space="preserve">ago, Illinois, 2010, </w:t>
      </w:r>
      <w:r>
        <w:t>.</w:t>
      </w:r>
      <w:bookmarkEnd w:id="49"/>
    </w:p>
    <w:p w14:paraId="75199BF7" w14:textId="77777777" w:rsidR="00192242" w:rsidRDefault="00192242" w:rsidP="000B5F80">
      <w:pPr>
        <w:pStyle w:val="StylereferencesLeft0Firstline0After0ptLines1"/>
        <w:tabs>
          <w:tab w:val="left" w:pos="360"/>
        </w:tabs>
      </w:pPr>
      <w:bookmarkStart w:id="50" w:name="_ENREF_12"/>
      <w:r>
        <w:t>[12]</w:t>
      </w:r>
      <w:r>
        <w:tab/>
        <w:t xml:space="preserve">J. de Leeuw, “Convergence of the majorization method for multidimensional scaling,” </w:t>
      </w:r>
      <w:r w:rsidRPr="00192242">
        <w:rPr>
          <w:i/>
        </w:rPr>
        <w:t>Journal of Classification,</w:t>
      </w:r>
      <w:r>
        <w:t xml:space="preserve"> vol. 5, pp. 163-180, 1988.</w:t>
      </w:r>
      <w:bookmarkEnd w:id="50"/>
    </w:p>
    <w:p w14:paraId="72815660" w14:textId="77777777" w:rsidR="00192242" w:rsidRDefault="00192242" w:rsidP="000B5F80">
      <w:pPr>
        <w:pStyle w:val="StylereferencesLeft0Firstline0After0ptLines1"/>
        <w:tabs>
          <w:tab w:val="left" w:pos="360"/>
        </w:tabs>
      </w:pPr>
      <w:bookmarkStart w:id="51" w:name="_ENREF_13"/>
      <w:r>
        <w:t>[13]</w:t>
      </w:r>
      <w:r>
        <w:tab/>
        <w:t xml:space="preserve">S. Lloyd, “Least squares quantization in PCM,” </w:t>
      </w:r>
      <w:r w:rsidRPr="00192242">
        <w:rPr>
          <w:i/>
        </w:rPr>
        <w:t>Information Theory, IEEE Transactions on,</w:t>
      </w:r>
      <w:r>
        <w:t xml:space="preserve"> vol. 28, no. 2, pp. 129-137, 1982.</w:t>
      </w:r>
      <w:bookmarkEnd w:id="51"/>
    </w:p>
    <w:p w14:paraId="66DBA69F" w14:textId="77777777" w:rsidR="00192242" w:rsidRDefault="00192242" w:rsidP="000B5F80">
      <w:pPr>
        <w:pStyle w:val="StylereferencesLeft0Firstline0After0ptLines1"/>
        <w:tabs>
          <w:tab w:val="left" w:pos="360"/>
        </w:tabs>
      </w:pPr>
      <w:bookmarkStart w:id="52" w:name="_ENREF_14"/>
      <w:r>
        <w:t>[14]</w:t>
      </w:r>
      <w:r>
        <w:tab/>
        <w:t xml:space="preserve">J. Dean, and S. Ghemawat, “MapReduce: simplified data processing on large clusters,” </w:t>
      </w:r>
      <w:r w:rsidRPr="00192242">
        <w:rPr>
          <w:i/>
        </w:rPr>
        <w:t>Commun. ACM,</w:t>
      </w:r>
      <w:r>
        <w:t xml:space="preserve"> vol. 51, no. 1, pp. 107-113, 2008.</w:t>
      </w:r>
      <w:bookmarkEnd w:id="52"/>
    </w:p>
    <w:p w14:paraId="13940472" w14:textId="7FD8428A" w:rsidR="00192242" w:rsidRDefault="00192242" w:rsidP="000B5F80">
      <w:pPr>
        <w:pStyle w:val="StylereferencesLeft0Firstline0After0ptLines1"/>
        <w:tabs>
          <w:tab w:val="left" w:pos="360"/>
        </w:tabs>
      </w:pPr>
      <w:bookmarkStart w:id="53" w:name="_ENREF_15"/>
      <w:r>
        <w:t>[15]</w:t>
      </w:r>
      <w:r>
        <w:tab/>
      </w:r>
      <w:r w:rsidRPr="00192242">
        <w:rPr>
          <w:i/>
        </w:rPr>
        <w:t>Apache Hadoop</w:t>
      </w:r>
      <w:r>
        <w:t xml:space="preserve">,  </w:t>
      </w:r>
      <w:r w:rsidRPr="00782CE3">
        <w:t>http://hadoop.apache.org/core/</w:t>
      </w:r>
      <w:bookmarkEnd w:id="53"/>
      <w:r w:rsidR="00D66F0C">
        <w:t>. Retrieved Nov.2013</w:t>
      </w:r>
    </w:p>
    <w:p w14:paraId="307B455C" w14:textId="72912551" w:rsidR="00192242" w:rsidRDefault="00192242" w:rsidP="000B5F80">
      <w:pPr>
        <w:pStyle w:val="StylereferencesLeft0Firstline0After0ptLines1"/>
        <w:tabs>
          <w:tab w:val="left" w:pos="360"/>
        </w:tabs>
      </w:pPr>
      <w:bookmarkStart w:id="54" w:name="_ENREF_16"/>
      <w:r>
        <w:t>[16]</w:t>
      </w:r>
      <w:r>
        <w:tab/>
        <w:t>"Hadoop</w:t>
      </w:r>
      <w:r w:rsidR="00D66F0C">
        <w:t xml:space="preserve"> Distributed File System HDFS,"</w:t>
      </w:r>
      <w:r>
        <w:t xml:space="preserve"> </w:t>
      </w:r>
      <w:hyperlink r:id="rId20" w:history="1">
        <w:r w:rsidRPr="00192242">
          <w:rPr>
            <w:rStyle w:val="Hyperlink"/>
          </w:rPr>
          <w:t>http://hadoop.apache.org/hdfs/</w:t>
        </w:r>
      </w:hyperlink>
      <w:bookmarkEnd w:id="54"/>
      <w:r w:rsidR="00D66F0C">
        <w:t>, Retrieved Nov 2013.</w:t>
      </w:r>
    </w:p>
    <w:p w14:paraId="042099E4" w14:textId="75A95B1C" w:rsidR="00192242" w:rsidRDefault="00192242" w:rsidP="000B5F80">
      <w:pPr>
        <w:pStyle w:val="StylereferencesLeft0Firstline0After0ptLines1"/>
        <w:tabs>
          <w:tab w:val="left" w:pos="360"/>
        </w:tabs>
      </w:pPr>
      <w:bookmarkStart w:id="55" w:name="_ENREF_17"/>
      <w:r>
        <w:t>[17]</w:t>
      </w:r>
      <w:r>
        <w:tab/>
        <w:t>Z. Bingjing, R. Yang, W. Tak-Lon</w:t>
      </w:r>
      <w:r w:rsidRPr="00192242">
        <w:rPr>
          <w:i/>
        </w:rPr>
        <w:t xml:space="preserve"> et al.</w:t>
      </w:r>
      <w:r>
        <w:t xml:space="preserve">, "Applying Twister to Scientific Applications." </w:t>
      </w:r>
      <w:bookmarkEnd w:id="55"/>
      <w:r w:rsidR="0016209A" w:rsidRPr="0016209A">
        <w:t>IEEE Second International Conference on</w:t>
      </w:r>
      <w:r w:rsidR="0016209A" w:rsidRPr="0016209A">
        <w:t xml:space="preserve"> Cloud Computing Technology and Science (CloudCom),</w:t>
      </w:r>
      <w:r w:rsidR="0016209A">
        <w:t xml:space="preserve"> Indianapolis, Dec.</w:t>
      </w:r>
      <w:r w:rsidR="0016209A" w:rsidRPr="0016209A">
        <w:t xml:space="preserve"> 2010</w:t>
      </w:r>
    </w:p>
    <w:p w14:paraId="71BC6D88" w14:textId="5EB7E0C5" w:rsidR="00192242" w:rsidRDefault="00192242" w:rsidP="000B5F80">
      <w:pPr>
        <w:pStyle w:val="StylereferencesLeft0Firstline0After0ptLines1"/>
        <w:tabs>
          <w:tab w:val="left" w:pos="360"/>
        </w:tabs>
      </w:pPr>
      <w:bookmarkStart w:id="56" w:name="_ENREF_18"/>
      <w:r>
        <w:t>[18]</w:t>
      </w:r>
      <w:r>
        <w:tab/>
      </w:r>
      <w:r w:rsidRPr="00192242">
        <w:rPr>
          <w:i/>
        </w:rPr>
        <w:t>Microsoft Daytona</w:t>
      </w:r>
      <w:r>
        <w:t xml:space="preserve">, </w:t>
      </w:r>
      <w:hyperlink r:id="rId21" w:history="1">
        <w:r w:rsidRPr="00192242">
          <w:rPr>
            <w:rStyle w:val="Hyperlink"/>
          </w:rPr>
          <w:t>http://research.microsoft.com/en-us/projects/daytona/</w:t>
        </w:r>
      </w:hyperlink>
      <w:r>
        <w:t>.</w:t>
      </w:r>
      <w:bookmarkEnd w:id="56"/>
      <w:r w:rsidR="0016209A">
        <w:t xml:space="preserve"> Retrieved Feb 2012.</w:t>
      </w:r>
    </w:p>
    <w:p w14:paraId="64C2F2F7" w14:textId="77777777" w:rsidR="00192242" w:rsidRDefault="00192242" w:rsidP="000B5F80">
      <w:pPr>
        <w:pStyle w:val="StylereferencesLeft0Firstline0After0ptLines1"/>
        <w:tabs>
          <w:tab w:val="left" w:pos="360"/>
        </w:tabs>
      </w:pPr>
      <w:bookmarkStart w:id="57" w:name="_ENREF_19"/>
      <w:r>
        <w:t>[19]</w:t>
      </w:r>
      <w:r>
        <w:tab/>
        <w:t>M. Zaharia, M. Chowdhury, M. J. Franklin</w:t>
      </w:r>
      <w:r w:rsidRPr="00192242">
        <w:rPr>
          <w:i/>
        </w:rPr>
        <w:t xml:space="preserve"> et al.</w:t>
      </w:r>
      <w:r>
        <w:t>, “Spark: Cluster Computing with Working Sets,” in 2nd USENIX Workshop on Hot Topics in Cloud Computing (HotCloud '10), Boston, 2010.</w:t>
      </w:r>
      <w:bookmarkEnd w:id="57"/>
    </w:p>
    <w:p w14:paraId="25EFD19D" w14:textId="77777777" w:rsidR="00192242" w:rsidRDefault="00192242" w:rsidP="000B5F80">
      <w:pPr>
        <w:pStyle w:val="StylereferencesLeft0Firstline0After0ptLines1"/>
      </w:pPr>
    </w:p>
    <w:p w14:paraId="2EE3B16F" w14:textId="7C492C61" w:rsidR="00275D8E" w:rsidRDefault="00192242" w:rsidP="000B5F80">
      <w:pPr>
        <w:pStyle w:val="StylereferencesLeft0Firstline0After0ptLines1"/>
        <w:sectPr w:rsidR="00275D8E" w:rsidSect="00D2622B">
          <w:type w:val="continuous"/>
          <w:pgSz w:w="12240" w:h="15840" w:code="1"/>
          <w:pgMar w:top="1296" w:right="1080" w:bottom="1296" w:left="1080" w:header="720" w:footer="720" w:gutter="0"/>
          <w:cols w:num="2" w:space="288"/>
          <w:docGrid w:linePitch="360"/>
        </w:sectPr>
      </w:pPr>
      <w:r>
        <w:fldChar w:fldCharType="end"/>
      </w:r>
    </w:p>
    <w:p w14:paraId="64E7F002" w14:textId="5147759B" w:rsidR="0026029F" w:rsidRPr="005A74AF" w:rsidRDefault="0026029F" w:rsidP="00A05B34">
      <w:pPr>
        <w:pStyle w:val="references"/>
        <w:numPr>
          <w:ilvl w:val="0"/>
          <w:numId w:val="0"/>
        </w:numPr>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155D44" w15:done="0"/>
  <w15:commentEx w15:paraId="34A7BF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588473A"/>
    <w:multiLevelType w:val="hybridMultilevel"/>
    <w:tmpl w:val="82FEB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32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705CA"/>
    <w:multiLevelType w:val="hybridMultilevel"/>
    <w:tmpl w:val="22EE46F2"/>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4C4A6B29"/>
    <w:multiLevelType w:val="hybridMultilevel"/>
    <w:tmpl w:val="B00C6B98"/>
    <w:lvl w:ilvl="0" w:tplc="34203898">
      <w:start w:val="1"/>
      <w:numFmt w:val="bullet"/>
      <w:lvlText w:val="•"/>
      <w:lvlJc w:val="left"/>
      <w:pPr>
        <w:tabs>
          <w:tab w:val="num" w:pos="720"/>
        </w:tabs>
        <w:ind w:left="720" w:hanging="360"/>
      </w:pPr>
      <w:rPr>
        <w:rFonts w:ascii="Times New Roman" w:hAnsi="Times New Roman" w:hint="default"/>
      </w:rPr>
    </w:lvl>
    <w:lvl w:ilvl="1" w:tplc="9B4E8E20" w:tentative="1">
      <w:start w:val="1"/>
      <w:numFmt w:val="bullet"/>
      <w:lvlText w:val="•"/>
      <w:lvlJc w:val="left"/>
      <w:pPr>
        <w:tabs>
          <w:tab w:val="num" w:pos="1440"/>
        </w:tabs>
        <w:ind w:left="1440" w:hanging="360"/>
      </w:pPr>
      <w:rPr>
        <w:rFonts w:ascii="Times New Roman" w:hAnsi="Times New Roman" w:hint="default"/>
      </w:rPr>
    </w:lvl>
    <w:lvl w:ilvl="2" w:tplc="0CD83BB4" w:tentative="1">
      <w:start w:val="1"/>
      <w:numFmt w:val="bullet"/>
      <w:lvlText w:val="•"/>
      <w:lvlJc w:val="left"/>
      <w:pPr>
        <w:tabs>
          <w:tab w:val="num" w:pos="2160"/>
        </w:tabs>
        <w:ind w:left="2160" w:hanging="360"/>
      </w:pPr>
      <w:rPr>
        <w:rFonts w:ascii="Times New Roman" w:hAnsi="Times New Roman" w:hint="default"/>
      </w:rPr>
    </w:lvl>
    <w:lvl w:ilvl="3" w:tplc="D080351C" w:tentative="1">
      <w:start w:val="1"/>
      <w:numFmt w:val="bullet"/>
      <w:lvlText w:val="•"/>
      <w:lvlJc w:val="left"/>
      <w:pPr>
        <w:tabs>
          <w:tab w:val="num" w:pos="2880"/>
        </w:tabs>
        <w:ind w:left="2880" w:hanging="360"/>
      </w:pPr>
      <w:rPr>
        <w:rFonts w:ascii="Times New Roman" w:hAnsi="Times New Roman" w:hint="default"/>
      </w:rPr>
    </w:lvl>
    <w:lvl w:ilvl="4" w:tplc="F16EAE02" w:tentative="1">
      <w:start w:val="1"/>
      <w:numFmt w:val="bullet"/>
      <w:lvlText w:val="•"/>
      <w:lvlJc w:val="left"/>
      <w:pPr>
        <w:tabs>
          <w:tab w:val="num" w:pos="3600"/>
        </w:tabs>
        <w:ind w:left="3600" w:hanging="360"/>
      </w:pPr>
      <w:rPr>
        <w:rFonts w:ascii="Times New Roman" w:hAnsi="Times New Roman" w:hint="default"/>
      </w:rPr>
    </w:lvl>
    <w:lvl w:ilvl="5" w:tplc="280257BE" w:tentative="1">
      <w:start w:val="1"/>
      <w:numFmt w:val="bullet"/>
      <w:lvlText w:val="•"/>
      <w:lvlJc w:val="left"/>
      <w:pPr>
        <w:tabs>
          <w:tab w:val="num" w:pos="4320"/>
        </w:tabs>
        <w:ind w:left="4320" w:hanging="360"/>
      </w:pPr>
      <w:rPr>
        <w:rFonts w:ascii="Times New Roman" w:hAnsi="Times New Roman" w:hint="default"/>
      </w:rPr>
    </w:lvl>
    <w:lvl w:ilvl="6" w:tplc="6FF6C380" w:tentative="1">
      <w:start w:val="1"/>
      <w:numFmt w:val="bullet"/>
      <w:lvlText w:val="•"/>
      <w:lvlJc w:val="left"/>
      <w:pPr>
        <w:tabs>
          <w:tab w:val="num" w:pos="5040"/>
        </w:tabs>
        <w:ind w:left="5040" w:hanging="360"/>
      </w:pPr>
      <w:rPr>
        <w:rFonts w:ascii="Times New Roman" w:hAnsi="Times New Roman" w:hint="default"/>
      </w:rPr>
    </w:lvl>
    <w:lvl w:ilvl="7" w:tplc="B09029FE" w:tentative="1">
      <w:start w:val="1"/>
      <w:numFmt w:val="bullet"/>
      <w:lvlText w:val="•"/>
      <w:lvlJc w:val="left"/>
      <w:pPr>
        <w:tabs>
          <w:tab w:val="num" w:pos="5760"/>
        </w:tabs>
        <w:ind w:left="5760" w:hanging="360"/>
      </w:pPr>
      <w:rPr>
        <w:rFonts w:ascii="Times New Roman" w:hAnsi="Times New Roman" w:hint="default"/>
      </w:rPr>
    </w:lvl>
    <w:lvl w:ilvl="8" w:tplc="76528E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9432CCC"/>
    <w:multiLevelType w:val="hybridMultilevel"/>
    <w:tmpl w:val="AF18A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14063"/>
    <w:multiLevelType w:val="multilevel"/>
    <w:tmpl w:val="D382BF76"/>
    <w:lvl w:ilvl="0">
      <w:start w:val="1"/>
      <w:numFmt w:val="decimal"/>
      <w:lvlText w:val="%1"/>
      <w:lvlJc w:val="left"/>
      <w:pPr>
        <w:ind w:left="432" w:hanging="432"/>
      </w:pPr>
    </w:lvl>
    <w:lvl w:ilvl="1">
      <w:start w:val="1"/>
      <w:numFmt w:val="decimal"/>
      <w:lvlText w:val="%1.%2"/>
      <w:lvlJc w:val="left"/>
      <w:pPr>
        <w:ind w:left="6786" w:hanging="576"/>
      </w:pPr>
    </w:lvl>
    <w:lvl w:ilvl="2">
      <w:start w:val="1"/>
      <w:numFmt w:val="decimal"/>
      <w:lvlText w:val="%1.%2.%3"/>
      <w:lvlJc w:val="left"/>
      <w:pPr>
        <w:ind w:left="27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37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2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22">
    <w:nsid w:val="78F10468"/>
    <w:multiLevelType w:val="hybridMultilevel"/>
    <w:tmpl w:val="AA4485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5"/>
  </w:num>
  <w:num w:numId="9">
    <w:abstractNumId w:val="19"/>
  </w:num>
  <w:num w:numId="10">
    <w:abstractNumId w:val="8"/>
  </w:num>
  <w:num w:numId="11">
    <w:abstractNumId w:val="4"/>
  </w:num>
  <w:num w:numId="12">
    <w:abstractNumId w:val="22"/>
  </w:num>
  <w:num w:numId="13">
    <w:abstractNumId w:val="9"/>
  </w:num>
  <w:num w:numId="14">
    <w:abstractNumId w:val="2"/>
  </w:num>
  <w:num w:numId="15">
    <w:abstractNumId w:val="11"/>
  </w:num>
  <w:num w:numId="16">
    <w:abstractNumId w:val="1"/>
  </w:num>
  <w:num w:numId="17">
    <w:abstractNumId w:val="0"/>
  </w:num>
  <w:num w:numId="18">
    <w:abstractNumId w:val="20"/>
  </w:num>
  <w:num w:numId="19">
    <w:abstractNumId w:val="12"/>
  </w:num>
  <w:num w:numId="20">
    <w:abstractNumId w:val="23"/>
  </w:num>
  <w:num w:numId="21">
    <w:abstractNumId w:val="17"/>
  </w:num>
  <w:num w:numId="22">
    <w:abstractNumId w:val="6"/>
  </w:num>
  <w:num w:numId="23">
    <w:abstractNumId w:val="21"/>
  </w:num>
  <w:num w:numId="24">
    <w:abstractNumId w:val="3"/>
  </w:num>
  <w:num w:numId="25">
    <w:abstractNumId w:val="16"/>
  </w:num>
  <w:num w:numId="26">
    <w:abstractNumId w:val="13"/>
  </w:num>
  <w:num w:numId="27">
    <w:abstractNumId w:val="14"/>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lsa Group Style (2)&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7&lt;/item&gt;&lt;item&gt;115&lt;/item&gt;&lt;item&gt;270&lt;/item&gt;&lt;item&gt;273&lt;/item&gt;&lt;item&gt;439&lt;/item&gt;&lt;item&gt;541&lt;/item&gt;&lt;item&gt;714&lt;/item&gt;&lt;item&gt;822&lt;/item&gt;&lt;item&gt;836&lt;/item&gt;&lt;item&gt;1747&lt;/item&gt;&lt;item&gt;1755&lt;/item&gt;&lt;item&gt;2584&lt;/item&gt;&lt;item&gt;2587&lt;/item&gt;&lt;item&gt;2597&lt;/item&gt;&lt;item&gt;2599&lt;/item&gt;&lt;item&gt;2600&lt;/item&gt;&lt;item&gt;2601&lt;/item&gt;&lt;item&gt;2603&lt;/item&gt;&lt;/record-ids&gt;&lt;/item&gt;&lt;/Libraries&gt;"/>
  </w:docVars>
  <w:rsids>
    <w:rsidRoot w:val="009303D9"/>
    <w:rsid w:val="00001D47"/>
    <w:rsid w:val="0000320D"/>
    <w:rsid w:val="00006775"/>
    <w:rsid w:val="0000718F"/>
    <w:rsid w:val="0001680B"/>
    <w:rsid w:val="00020BB4"/>
    <w:rsid w:val="00020CF1"/>
    <w:rsid w:val="00022EE7"/>
    <w:rsid w:val="00024092"/>
    <w:rsid w:val="00024A5E"/>
    <w:rsid w:val="00027FC8"/>
    <w:rsid w:val="00030A36"/>
    <w:rsid w:val="00037477"/>
    <w:rsid w:val="000410C5"/>
    <w:rsid w:val="0004155A"/>
    <w:rsid w:val="00042DDC"/>
    <w:rsid w:val="00052658"/>
    <w:rsid w:val="00052A42"/>
    <w:rsid w:val="0005505C"/>
    <w:rsid w:val="0005524E"/>
    <w:rsid w:val="000623CE"/>
    <w:rsid w:val="00072A80"/>
    <w:rsid w:val="00077E86"/>
    <w:rsid w:val="000819BD"/>
    <w:rsid w:val="00085B4B"/>
    <w:rsid w:val="000A1786"/>
    <w:rsid w:val="000A28E1"/>
    <w:rsid w:val="000A3334"/>
    <w:rsid w:val="000A55B4"/>
    <w:rsid w:val="000A5A30"/>
    <w:rsid w:val="000A6D59"/>
    <w:rsid w:val="000B4B52"/>
    <w:rsid w:val="000B5F80"/>
    <w:rsid w:val="000C0AE8"/>
    <w:rsid w:val="000C1867"/>
    <w:rsid w:val="000C6E14"/>
    <w:rsid w:val="000D13AB"/>
    <w:rsid w:val="000D692F"/>
    <w:rsid w:val="000D6DFC"/>
    <w:rsid w:val="000E2A1E"/>
    <w:rsid w:val="000E58D7"/>
    <w:rsid w:val="000F2D6D"/>
    <w:rsid w:val="000F4DA3"/>
    <w:rsid w:val="000F4FCD"/>
    <w:rsid w:val="001172EF"/>
    <w:rsid w:val="00122FF6"/>
    <w:rsid w:val="00126E0D"/>
    <w:rsid w:val="00137BC3"/>
    <w:rsid w:val="0014752C"/>
    <w:rsid w:val="00151295"/>
    <w:rsid w:val="00153DAC"/>
    <w:rsid w:val="001546E1"/>
    <w:rsid w:val="0016209A"/>
    <w:rsid w:val="00164A02"/>
    <w:rsid w:val="0016560A"/>
    <w:rsid w:val="00166EAF"/>
    <w:rsid w:val="00167A83"/>
    <w:rsid w:val="00171DD9"/>
    <w:rsid w:val="00171F98"/>
    <w:rsid w:val="00176AF5"/>
    <w:rsid w:val="00187C6A"/>
    <w:rsid w:val="00191505"/>
    <w:rsid w:val="00191B19"/>
    <w:rsid w:val="00192242"/>
    <w:rsid w:val="001925DE"/>
    <w:rsid w:val="001950A9"/>
    <w:rsid w:val="00197034"/>
    <w:rsid w:val="00197C42"/>
    <w:rsid w:val="001A10A6"/>
    <w:rsid w:val="001A352E"/>
    <w:rsid w:val="001A6396"/>
    <w:rsid w:val="001A6CA4"/>
    <w:rsid w:val="001A6F10"/>
    <w:rsid w:val="001B0881"/>
    <w:rsid w:val="001B17D3"/>
    <w:rsid w:val="001B425E"/>
    <w:rsid w:val="001C16AF"/>
    <w:rsid w:val="001C2593"/>
    <w:rsid w:val="001C4329"/>
    <w:rsid w:val="001C5C85"/>
    <w:rsid w:val="001E16ED"/>
    <w:rsid w:val="001E2BE5"/>
    <w:rsid w:val="001E510C"/>
    <w:rsid w:val="001F131C"/>
    <w:rsid w:val="001F169E"/>
    <w:rsid w:val="001F2D98"/>
    <w:rsid w:val="001F527D"/>
    <w:rsid w:val="001F59C4"/>
    <w:rsid w:val="002034C6"/>
    <w:rsid w:val="00203F22"/>
    <w:rsid w:val="00213DF4"/>
    <w:rsid w:val="002254A9"/>
    <w:rsid w:val="00230882"/>
    <w:rsid w:val="00234D3A"/>
    <w:rsid w:val="00245A75"/>
    <w:rsid w:val="00250BCC"/>
    <w:rsid w:val="00251D15"/>
    <w:rsid w:val="00252635"/>
    <w:rsid w:val="0025433A"/>
    <w:rsid w:val="0026029F"/>
    <w:rsid w:val="00264CAF"/>
    <w:rsid w:val="00265408"/>
    <w:rsid w:val="002663B6"/>
    <w:rsid w:val="00275106"/>
    <w:rsid w:val="00275C9D"/>
    <w:rsid w:val="00275D8E"/>
    <w:rsid w:val="0028014D"/>
    <w:rsid w:val="00295577"/>
    <w:rsid w:val="00295A75"/>
    <w:rsid w:val="002B315F"/>
    <w:rsid w:val="002B5D3D"/>
    <w:rsid w:val="002B6D63"/>
    <w:rsid w:val="002C1A97"/>
    <w:rsid w:val="002D0829"/>
    <w:rsid w:val="002D715B"/>
    <w:rsid w:val="002E0ED4"/>
    <w:rsid w:val="002E4AB2"/>
    <w:rsid w:val="002F5B98"/>
    <w:rsid w:val="00303992"/>
    <w:rsid w:val="00311FA0"/>
    <w:rsid w:val="00312549"/>
    <w:rsid w:val="00314CFE"/>
    <w:rsid w:val="003237A6"/>
    <w:rsid w:val="00327C3B"/>
    <w:rsid w:val="00340AD5"/>
    <w:rsid w:val="003418BB"/>
    <w:rsid w:val="00342A9A"/>
    <w:rsid w:val="003475FD"/>
    <w:rsid w:val="00354F74"/>
    <w:rsid w:val="0035678A"/>
    <w:rsid w:val="003607D4"/>
    <w:rsid w:val="003644E6"/>
    <w:rsid w:val="00364842"/>
    <w:rsid w:val="00364F28"/>
    <w:rsid w:val="0037686A"/>
    <w:rsid w:val="00376CF0"/>
    <w:rsid w:val="00377C95"/>
    <w:rsid w:val="0038159A"/>
    <w:rsid w:val="00382612"/>
    <w:rsid w:val="00385E1F"/>
    <w:rsid w:val="00391058"/>
    <w:rsid w:val="00391A50"/>
    <w:rsid w:val="003924BC"/>
    <w:rsid w:val="003935A5"/>
    <w:rsid w:val="00393ECF"/>
    <w:rsid w:val="003A1807"/>
    <w:rsid w:val="003B240D"/>
    <w:rsid w:val="003B430E"/>
    <w:rsid w:val="003B4B90"/>
    <w:rsid w:val="003D580E"/>
    <w:rsid w:val="003E049A"/>
    <w:rsid w:val="003E3F4F"/>
    <w:rsid w:val="003F1DF7"/>
    <w:rsid w:val="003F3951"/>
    <w:rsid w:val="003F54DD"/>
    <w:rsid w:val="00406425"/>
    <w:rsid w:val="00412AEA"/>
    <w:rsid w:val="00412E0F"/>
    <w:rsid w:val="00412EB8"/>
    <w:rsid w:val="00421EFF"/>
    <w:rsid w:val="004241A2"/>
    <w:rsid w:val="00430DA8"/>
    <w:rsid w:val="00432299"/>
    <w:rsid w:val="00432B76"/>
    <w:rsid w:val="00436D9E"/>
    <w:rsid w:val="00441A9C"/>
    <w:rsid w:val="004427A2"/>
    <w:rsid w:val="00446EE1"/>
    <w:rsid w:val="00451696"/>
    <w:rsid w:val="00451BA0"/>
    <w:rsid w:val="0045339A"/>
    <w:rsid w:val="00453A15"/>
    <w:rsid w:val="0045458E"/>
    <w:rsid w:val="004574DB"/>
    <w:rsid w:val="00466009"/>
    <w:rsid w:val="0046632B"/>
    <w:rsid w:val="00474D31"/>
    <w:rsid w:val="004809AF"/>
    <w:rsid w:val="004848C9"/>
    <w:rsid w:val="00490AD7"/>
    <w:rsid w:val="004910EA"/>
    <w:rsid w:val="00497DAA"/>
    <w:rsid w:val="004A47DD"/>
    <w:rsid w:val="004A4BDB"/>
    <w:rsid w:val="004A6CC1"/>
    <w:rsid w:val="004C3D05"/>
    <w:rsid w:val="004C6009"/>
    <w:rsid w:val="004D0D25"/>
    <w:rsid w:val="004D24D0"/>
    <w:rsid w:val="004D39E7"/>
    <w:rsid w:val="004D5D3D"/>
    <w:rsid w:val="004E7679"/>
    <w:rsid w:val="004F2DC0"/>
    <w:rsid w:val="004F37B3"/>
    <w:rsid w:val="004F5F06"/>
    <w:rsid w:val="004F7624"/>
    <w:rsid w:val="00500467"/>
    <w:rsid w:val="0050764A"/>
    <w:rsid w:val="0051245F"/>
    <w:rsid w:val="00515509"/>
    <w:rsid w:val="00517FED"/>
    <w:rsid w:val="00524165"/>
    <w:rsid w:val="00533CED"/>
    <w:rsid w:val="00536F69"/>
    <w:rsid w:val="00540715"/>
    <w:rsid w:val="00543624"/>
    <w:rsid w:val="0054726E"/>
    <w:rsid w:val="0055453E"/>
    <w:rsid w:val="00556CBD"/>
    <w:rsid w:val="00560377"/>
    <w:rsid w:val="00561A3C"/>
    <w:rsid w:val="00562380"/>
    <w:rsid w:val="00563AB3"/>
    <w:rsid w:val="005737F3"/>
    <w:rsid w:val="0057759C"/>
    <w:rsid w:val="00584C16"/>
    <w:rsid w:val="00587283"/>
    <w:rsid w:val="00590D50"/>
    <w:rsid w:val="00590F3D"/>
    <w:rsid w:val="00592F51"/>
    <w:rsid w:val="005A0B7E"/>
    <w:rsid w:val="005A2ADD"/>
    <w:rsid w:val="005A4293"/>
    <w:rsid w:val="005A74AF"/>
    <w:rsid w:val="005B06A8"/>
    <w:rsid w:val="005B3AA2"/>
    <w:rsid w:val="005B520E"/>
    <w:rsid w:val="005C06C6"/>
    <w:rsid w:val="005C179A"/>
    <w:rsid w:val="005C39EE"/>
    <w:rsid w:val="005C4CAA"/>
    <w:rsid w:val="005C519D"/>
    <w:rsid w:val="005C75C8"/>
    <w:rsid w:val="005E0C29"/>
    <w:rsid w:val="005E1814"/>
    <w:rsid w:val="005E4EA4"/>
    <w:rsid w:val="005E5543"/>
    <w:rsid w:val="005E57E8"/>
    <w:rsid w:val="005F1995"/>
    <w:rsid w:val="006025CA"/>
    <w:rsid w:val="00602AEB"/>
    <w:rsid w:val="00606FEF"/>
    <w:rsid w:val="00610175"/>
    <w:rsid w:val="00610A5B"/>
    <w:rsid w:val="0061236F"/>
    <w:rsid w:val="006227FB"/>
    <w:rsid w:val="00636C33"/>
    <w:rsid w:val="00637AA7"/>
    <w:rsid w:val="00640E9D"/>
    <w:rsid w:val="00643478"/>
    <w:rsid w:val="00651348"/>
    <w:rsid w:val="006526F5"/>
    <w:rsid w:val="00657DCD"/>
    <w:rsid w:val="00677F97"/>
    <w:rsid w:val="006802BA"/>
    <w:rsid w:val="00680F02"/>
    <w:rsid w:val="00691A61"/>
    <w:rsid w:val="00696196"/>
    <w:rsid w:val="006A7F7A"/>
    <w:rsid w:val="006B4C26"/>
    <w:rsid w:val="006B5E76"/>
    <w:rsid w:val="006B6C72"/>
    <w:rsid w:val="006C628B"/>
    <w:rsid w:val="006D0BC4"/>
    <w:rsid w:val="006D6320"/>
    <w:rsid w:val="006E3EAF"/>
    <w:rsid w:val="006E7851"/>
    <w:rsid w:val="006E7E53"/>
    <w:rsid w:val="006F00D0"/>
    <w:rsid w:val="006F4C2D"/>
    <w:rsid w:val="00705DAF"/>
    <w:rsid w:val="00706670"/>
    <w:rsid w:val="00707374"/>
    <w:rsid w:val="007076CC"/>
    <w:rsid w:val="00720EFA"/>
    <w:rsid w:val="00724CB3"/>
    <w:rsid w:val="00725C0D"/>
    <w:rsid w:val="007262B9"/>
    <w:rsid w:val="00732DC7"/>
    <w:rsid w:val="00735FC3"/>
    <w:rsid w:val="0074385A"/>
    <w:rsid w:val="00746E99"/>
    <w:rsid w:val="0074752D"/>
    <w:rsid w:val="007502DA"/>
    <w:rsid w:val="00754CEA"/>
    <w:rsid w:val="0077631C"/>
    <w:rsid w:val="0078074F"/>
    <w:rsid w:val="00782443"/>
    <w:rsid w:val="00782CE3"/>
    <w:rsid w:val="0079236B"/>
    <w:rsid w:val="007932C4"/>
    <w:rsid w:val="00794668"/>
    <w:rsid w:val="00795198"/>
    <w:rsid w:val="0079668A"/>
    <w:rsid w:val="007A470D"/>
    <w:rsid w:val="007B0D2B"/>
    <w:rsid w:val="007B2FED"/>
    <w:rsid w:val="007C1191"/>
    <w:rsid w:val="007C23B0"/>
    <w:rsid w:val="007C2FF2"/>
    <w:rsid w:val="007C4018"/>
    <w:rsid w:val="007D0CE7"/>
    <w:rsid w:val="007D1CD1"/>
    <w:rsid w:val="007D6AF5"/>
    <w:rsid w:val="007D77B9"/>
    <w:rsid w:val="007E34D3"/>
    <w:rsid w:val="007E43EC"/>
    <w:rsid w:val="007F26F1"/>
    <w:rsid w:val="007F3DDD"/>
    <w:rsid w:val="007F4CE7"/>
    <w:rsid w:val="007F6CCD"/>
    <w:rsid w:val="00803DD7"/>
    <w:rsid w:val="00807236"/>
    <w:rsid w:val="00811779"/>
    <w:rsid w:val="00811FFE"/>
    <w:rsid w:val="00812932"/>
    <w:rsid w:val="0081709E"/>
    <w:rsid w:val="00825A76"/>
    <w:rsid w:val="00827806"/>
    <w:rsid w:val="00832FF7"/>
    <w:rsid w:val="008355F0"/>
    <w:rsid w:val="00835E31"/>
    <w:rsid w:val="00837036"/>
    <w:rsid w:val="00841221"/>
    <w:rsid w:val="00841D94"/>
    <w:rsid w:val="008464EE"/>
    <w:rsid w:val="00847C17"/>
    <w:rsid w:val="00847F29"/>
    <w:rsid w:val="0085307C"/>
    <w:rsid w:val="00866F87"/>
    <w:rsid w:val="00873EE4"/>
    <w:rsid w:val="00882A10"/>
    <w:rsid w:val="00884D29"/>
    <w:rsid w:val="008857A7"/>
    <w:rsid w:val="0088621D"/>
    <w:rsid w:val="00890FCE"/>
    <w:rsid w:val="0089112C"/>
    <w:rsid w:val="008B58D0"/>
    <w:rsid w:val="008B6938"/>
    <w:rsid w:val="008C7286"/>
    <w:rsid w:val="008D5784"/>
    <w:rsid w:val="008D60F6"/>
    <w:rsid w:val="008D76D0"/>
    <w:rsid w:val="008E1979"/>
    <w:rsid w:val="008E792D"/>
    <w:rsid w:val="008F05D8"/>
    <w:rsid w:val="008F28A8"/>
    <w:rsid w:val="008F30D1"/>
    <w:rsid w:val="008F325E"/>
    <w:rsid w:val="0090338C"/>
    <w:rsid w:val="00911D61"/>
    <w:rsid w:val="00914FC9"/>
    <w:rsid w:val="0091539F"/>
    <w:rsid w:val="009153F2"/>
    <w:rsid w:val="00915B63"/>
    <w:rsid w:val="0091605B"/>
    <w:rsid w:val="00920F80"/>
    <w:rsid w:val="00921E67"/>
    <w:rsid w:val="009303D9"/>
    <w:rsid w:val="009337C2"/>
    <w:rsid w:val="0093701C"/>
    <w:rsid w:val="009538E3"/>
    <w:rsid w:val="00954B81"/>
    <w:rsid w:val="00954F5D"/>
    <w:rsid w:val="009550B1"/>
    <w:rsid w:val="00960BE1"/>
    <w:rsid w:val="00962595"/>
    <w:rsid w:val="00962D67"/>
    <w:rsid w:val="009668AE"/>
    <w:rsid w:val="0097680A"/>
    <w:rsid w:val="0098719C"/>
    <w:rsid w:val="00987887"/>
    <w:rsid w:val="00987D8B"/>
    <w:rsid w:val="00990B6F"/>
    <w:rsid w:val="0099665D"/>
    <w:rsid w:val="009A4AB0"/>
    <w:rsid w:val="009A5262"/>
    <w:rsid w:val="009B068B"/>
    <w:rsid w:val="009B33FB"/>
    <w:rsid w:val="009B473D"/>
    <w:rsid w:val="009C278F"/>
    <w:rsid w:val="009D02BC"/>
    <w:rsid w:val="009D7F6D"/>
    <w:rsid w:val="009E63E5"/>
    <w:rsid w:val="009F6924"/>
    <w:rsid w:val="00A01327"/>
    <w:rsid w:val="00A051AF"/>
    <w:rsid w:val="00A05B34"/>
    <w:rsid w:val="00A0694C"/>
    <w:rsid w:val="00A12A66"/>
    <w:rsid w:val="00A13F1C"/>
    <w:rsid w:val="00A17AF2"/>
    <w:rsid w:val="00A277CA"/>
    <w:rsid w:val="00A33736"/>
    <w:rsid w:val="00A36862"/>
    <w:rsid w:val="00A379AD"/>
    <w:rsid w:val="00A439E0"/>
    <w:rsid w:val="00A51DE2"/>
    <w:rsid w:val="00A5579D"/>
    <w:rsid w:val="00A55BAE"/>
    <w:rsid w:val="00A56004"/>
    <w:rsid w:val="00A579B4"/>
    <w:rsid w:val="00A6444D"/>
    <w:rsid w:val="00A73E58"/>
    <w:rsid w:val="00A92CE0"/>
    <w:rsid w:val="00A95695"/>
    <w:rsid w:val="00AA01F0"/>
    <w:rsid w:val="00AA034C"/>
    <w:rsid w:val="00AA2516"/>
    <w:rsid w:val="00AC1028"/>
    <w:rsid w:val="00AC2059"/>
    <w:rsid w:val="00AC21BE"/>
    <w:rsid w:val="00AC5901"/>
    <w:rsid w:val="00AE2DD4"/>
    <w:rsid w:val="00AF0294"/>
    <w:rsid w:val="00AF386D"/>
    <w:rsid w:val="00AF4829"/>
    <w:rsid w:val="00AF4E2D"/>
    <w:rsid w:val="00AF618B"/>
    <w:rsid w:val="00B02873"/>
    <w:rsid w:val="00B04EB5"/>
    <w:rsid w:val="00B05BBF"/>
    <w:rsid w:val="00B118F5"/>
    <w:rsid w:val="00B11A60"/>
    <w:rsid w:val="00B14A10"/>
    <w:rsid w:val="00B1794B"/>
    <w:rsid w:val="00B23089"/>
    <w:rsid w:val="00B23C8C"/>
    <w:rsid w:val="00B24280"/>
    <w:rsid w:val="00B25817"/>
    <w:rsid w:val="00B27AF0"/>
    <w:rsid w:val="00B27F75"/>
    <w:rsid w:val="00B32D82"/>
    <w:rsid w:val="00B33E5F"/>
    <w:rsid w:val="00B3406A"/>
    <w:rsid w:val="00B37A23"/>
    <w:rsid w:val="00B400D8"/>
    <w:rsid w:val="00B40300"/>
    <w:rsid w:val="00B409ED"/>
    <w:rsid w:val="00B47B85"/>
    <w:rsid w:val="00B502D5"/>
    <w:rsid w:val="00B63461"/>
    <w:rsid w:val="00B667D2"/>
    <w:rsid w:val="00B7033D"/>
    <w:rsid w:val="00B721B5"/>
    <w:rsid w:val="00B82DE3"/>
    <w:rsid w:val="00B85CE5"/>
    <w:rsid w:val="00B86F43"/>
    <w:rsid w:val="00B91556"/>
    <w:rsid w:val="00BA7E91"/>
    <w:rsid w:val="00BB4ADA"/>
    <w:rsid w:val="00BC4E90"/>
    <w:rsid w:val="00BD6F6D"/>
    <w:rsid w:val="00BE2CC2"/>
    <w:rsid w:val="00BE6164"/>
    <w:rsid w:val="00BF067E"/>
    <w:rsid w:val="00BF3298"/>
    <w:rsid w:val="00BF5B06"/>
    <w:rsid w:val="00C00AE5"/>
    <w:rsid w:val="00C03861"/>
    <w:rsid w:val="00C06EC5"/>
    <w:rsid w:val="00C1326D"/>
    <w:rsid w:val="00C14E94"/>
    <w:rsid w:val="00C23B20"/>
    <w:rsid w:val="00C24272"/>
    <w:rsid w:val="00C36B97"/>
    <w:rsid w:val="00C46F42"/>
    <w:rsid w:val="00C519E1"/>
    <w:rsid w:val="00C53674"/>
    <w:rsid w:val="00C55F3D"/>
    <w:rsid w:val="00C56CBF"/>
    <w:rsid w:val="00C741C4"/>
    <w:rsid w:val="00C76E90"/>
    <w:rsid w:val="00C9145F"/>
    <w:rsid w:val="00C917B9"/>
    <w:rsid w:val="00C91E4C"/>
    <w:rsid w:val="00C93504"/>
    <w:rsid w:val="00CA1811"/>
    <w:rsid w:val="00CA1841"/>
    <w:rsid w:val="00CA1B2E"/>
    <w:rsid w:val="00CA30DF"/>
    <w:rsid w:val="00CA55D5"/>
    <w:rsid w:val="00CA7223"/>
    <w:rsid w:val="00CA7751"/>
    <w:rsid w:val="00CB07B5"/>
    <w:rsid w:val="00CB0C1A"/>
    <w:rsid w:val="00CB2A89"/>
    <w:rsid w:val="00CB40CD"/>
    <w:rsid w:val="00CC6F7E"/>
    <w:rsid w:val="00CC769A"/>
    <w:rsid w:val="00CD47B5"/>
    <w:rsid w:val="00CD4FE2"/>
    <w:rsid w:val="00CE1389"/>
    <w:rsid w:val="00CE235A"/>
    <w:rsid w:val="00CF6BC0"/>
    <w:rsid w:val="00CF6F26"/>
    <w:rsid w:val="00CF7F90"/>
    <w:rsid w:val="00D00B0C"/>
    <w:rsid w:val="00D045BB"/>
    <w:rsid w:val="00D1203C"/>
    <w:rsid w:val="00D131BC"/>
    <w:rsid w:val="00D1624F"/>
    <w:rsid w:val="00D208F5"/>
    <w:rsid w:val="00D247CB"/>
    <w:rsid w:val="00D25DB8"/>
    <w:rsid w:val="00D2622B"/>
    <w:rsid w:val="00D33071"/>
    <w:rsid w:val="00D358F7"/>
    <w:rsid w:val="00D36003"/>
    <w:rsid w:val="00D409CF"/>
    <w:rsid w:val="00D414C8"/>
    <w:rsid w:val="00D4701E"/>
    <w:rsid w:val="00D517A1"/>
    <w:rsid w:val="00D51CF5"/>
    <w:rsid w:val="00D5792C"/>
    <w:rsid w:val="00D57BAE"/>
    <w:rsid w:val="00D60669"/>
    <w:rsid w:val="00D6281D"/>
    <w:rsid w:val="00D66F0C"/>
    <w:rsid w:val="00D75D32"/>
    <w:rsid w:val="00D77798"/>
    <w:rsid w:val="00DA1722"/>
    <w:rsid w:val="00DB14D9"/>
    <w:rsid w:val="00DB2F45"/>
    <w:rsid w:val="00DC1A19"/>
    <w:rsid w:val="00DC33BA"/>
    <w:rsid w:val="00DC5F21"/>
    <w:rsid w:val="00DD431A"/>
    <w:rsid w:val="00DD60E3"/>
    <w:rsid w:val="00DD7B4D"/>
    <w:rsid w:val="00DE3AE3"/>
    <w:rsid w:val="00DF27EA"/>
    <w:rsid w:val="00DF2F16"/>
    <w:rsid w:val="00DF66D7"/>
    <w:rsid w:val="00DF7681"/>
    <w:rsid w:val="00E05B42"/>
    <w:rsid w:val="00E07A69"/>
    <w:rsid w:val="00E14BF5"/>
    <w:rsid w:val="00E14C84"/>
    <w:rsid w:val="00E1645D"/>
    <w:rsid w:val="00E16631"/>
    <w:rsid w:val="00E21579"/>
    <w:rsid w:val="00E33151"/>
    <w:rsid w:val="00E61324"/>
    <w:rsid w:val="00E6583A"/>
    <w:rsid w:val="00E7595D"/>
    <w:rsid w:val="00E773B3"/>
    <w:rsid w:val="00E77B53"/>
    <w:rsid w:val="00E83787"/>
    <w:rsid w:val="00E8449B"/>
    <w:rsid w:val="00E90674"/>
    <w:rsid w:val="00E91CE8"/>
    <w:rsid w:val="00E95037"/>
    <w:rsid w:val="00EA42FB"/>
    <w:rsid w:val="00EA6E67"/>
    <w:rsid w:val="00EA6F58"/>
    <w:rsid w:val="00EB542A"/>
    <w:rsid w:val="00EB66DE"/>
    <w:rsid w:val="00EC51FE"/>
    <w:rsid w:val="00EC5C26"/>
    <w:rsid w:val="00ED02C2"/>
    <w:rsid w:val="00ED105B"/>
    <w:rsid w:val="00ED7734"/>
    <w:rsid w:val="00EE27F4"/>
    <w:rsid w:val="00EE2F0D"/>
    <w:rsid w:val="00F07EDA"/>
    <w:rsid w:val="00F102E2"/>
    <w:rsid w:val="00F14785"/>
    <w:rsid w:val="00F14AC4"/>
    <w:rsid w:val="00F17350"/>
    <w:rsid w:val="00F21009"/>
    <w:rsid w:val="00F21DF4"/>
    <w:rsid w:val="00F26C62"/>
    <w:rsid w:val="00F26F69"/>
    <w:rsid w:val="00F32259"/>
    <w:rsid w:val="00F36A9C"/>
    <w:rsid w:val="00F41583"/>
    <w:rsid w:val="00F41D06"/>
    <w:rsid w:val="00F43004"/>
    <w:rsid w:val="00F45ACB"/>
    <w:rsid w:val="00F46066"/>
    <w:rsid w:val="00F53B86"/>
    <w:rsid w:val="00F54744"/>
    <w:rsid w:val="00F56E90"/>
    <w:rsid w:val="00F619BD"/>
    <w:rsid w:val="00F641FE"/>
    <w:rsid w:val="00F66782"/>
    <w:rsid w:val="00F77682"/>
    <w:rsid w:val="00F8338C"/>
    <w:rsid w:val="00F84219"/>
    <w:rsid w:val="00F84D1A"/>
    <w:rsid w:val="00F92EA3"/>
    <w:rsid w:val="00F9310C"/>
    <w:rsid w:val="00FA5CE1"/>
    <w:rsid w:val="00FA5DE1"/>
    <w:rsid w:val="00FB25E3"/>
    <w:rsid w:val="00FC1126"/>
    <w:rsid w:val="00FC79CE"/>
    <w:rsid w:val="00FD48D2"/>
    <w:rsid w:val="00FE7ACA"/>
    <w:rsid w:val="00FE7F8F"/>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2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D414C8"/>
    <w:pPr>
      <w:spacing w:line="228" w:lineRule="auto"/>
      <w:ind w:firstLine="288"/>
      <w:jc w:val="both"/>
    </w:pPr>
    <w:rPr>
      <w:spacing w:val="-1"/>
      <w:kern w:val="2"/>
      <w14:ligatures w14:val="standard"/>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D414C8"/>
    <w:rPr>
      <w:spacing w:val="-1"/>
      <w:kern w:val="2"/>
      <w14:ligatures w14:val="standard"/>
    </w:rPr>
  </w:style>
  <w:style w:type="paragraph" w:customStyle="1" w:styleId="StylereferencesLeft0Firstline0After0ptLines">
    <w:name w:val="Style references + Left:  0&quot; First line:  0&quot; After:  0 pt Line s..."/>
    <w:basedOn w:val="references"/>
    <w:rsid w:val="000B5F80"/>
    <w:pPr>
      <w:spacing w:after="0" w:line="240" w:lineRule="exact"/>
      <w:ind w:left="0" w:firstLine="0"/>
    </w:pPr>
    <w:rPr>
      <w:rFonts w:eastAsia="Times New Roman"/>
      <w:spacing w:val="-2"/>
      <w:kern w:val="2"/>
      <w:szCs w:val="20"/>
      <w14:ligatures w14:val="standard"/>
    </w:rPr>
  </w:style>
  <w:style w:type="paragraph" w:customStyle="1" w:styleId="StylereferencesLeft0Firstline0After0ptLines1">
    <w:name w:val="Style references + Left:  0&quot; First line:  0&quot; After:  0 pt Line s...1"/>
    <w:basedOn w:val="references"/>
    <w:rsid w:val="000B5F80"/>
    <w:pPr>
      <w:numPr>
        <w:numId w:val="0"/>
      </w:numPr>
      <w:spacing w:after="0" w:line="240" w:lineRule="exact"/>
    </w:pPr>
    <w:rPr>
      <w:rFonts w:eastAsia="Times New Roman"/>
      <w:spacing w:val="-2"/>
      <w:szCs w:val="20"/>
      <w14:ligatures w14:val="standar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D414C8"/>
    <w:pPr>
      <w:spacing w:line="228" w:lineRule="auto"/>
      <w:ind w:firstLine="288"/>
      <w:jc w:val="both"/>
    </w:pPr>
    <w:rPr>
      <w:spacing w:val="-1"/>
      <w:kern w:val="2"/>
      <w14:ligatures w14:val="standard"/>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D414C8"/>
    <w:rPr>
      <w:spacing w:val="-1"/>
      <w:kern w:val="2"/>
      <w14:ligatures w14:val="standard"/>
    </w:rPr>
  </w:style>
  <w:style w:type="paragraph" w:customStyle="1" w:styleId="StylereferencesLeft0Firstline0After0ptLines">
    <w:name w:val="Style references + Left:  0&quot; First line:  0&quot; After:  0 pt Line s..."/>
    <w:basedOn w:val="references"/>
    <w:rsid w:val="000B5F80"/>
    <w:pPr>
      <w:spacing w:after="0" w:line="240" w:lineRule="exact"/>
      <w:ind w:left="0" w:firstLine="0"/>
    </w:pPr>
    <w:rPr>
      <w:rFonts w:eastAsia="Times New Roman"/>
      <w:spacing w:val="-2"/>
      <w:kern w:val="2"/>
      <w:szCs w:val="20"/>
      <w14:ligatures w14:val="standard"/>
    </w:rPr>
  </w:style>
  <w:style w:type="paragraph" w:customStyle="1" w:styleId="StylereferencesLeft0Firstline0After0ptLines1">
    <w:name w:val="Style references + Left:  0&quot; First line:  0&quot; After:  0 pt Line s...1"/>
    <w:basedOn w:val="references"/>
    <w:rsid w:val="000B5F80"/>
    <w:pPr>
      <w:numPr>
        <w:numId w:val="0"/>
      </w:numPr>
      <w:spacing w:after="0" w:line="240" w:lineRule="exact"/>
    </w:pPr>
    <w:rPr>
      <w:rFonts w:eastAsia="Times New Roman"/>
      <w:spacing w:val="-2"/>
      <w:szCs w:val="20"/>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169434">
      <w:bodyDiv w:val="1"/>
      <w:marLeft w:val="0"/>
      <w:marRight w:val="0"/>
      <w:marTop w:val="0"/>
      <w:marBottom w:val="0"/>
      <w:divBdr>
        <w:top w:val="none" w:sz="0" w:space="0" w:color="auto"/>
        <w:left w:val="none" w:sz="0" w:space="0" w:color="auto"/>
        <w:bottom w:val="none" w:sz="0" w:space="0" w:color="auto"/>
        <w:right w:val="none" w:sz="0" w:space="0" w:color="auto"/>
      </w:divBdr>
    </w:div>
    <w:div w:id="881674125">
      <w:bodyDiv w:val="1"/>
      <w:marLeft w:val="0"/>
      <w:marRight w:val="0"/>
      <w:marTop w:val="0"/>
      <w:marBottom w:val="0"/>
      <w:divBdr>
        <w:top w:val="none" w:sz="0" w:space="0" w:color="auto"/>
        <w:left w:val="none" w:sz="0" w:space="0" w:color="auto"/>
        <w:bottom w:val="none" w:sz="0" w:space="0" w:color="auto"/>
        <w:right w:val="none" w:sz="0" w:space="0" w:color="auto"/>
      </w:divBdr>
      <w:divsChild>
        <w:div w:id="1257442042">
          <w:marLeft w:val="0"/>
          <w:marRight w:val="0"/>
          <w:marTop w:val="0"/>
          <w:marBottom w:val="0"/>
          <w:divBdr>
            <w:top w:val="none" w:sz="0" w:space="0" w:color="auto"/>
            <w:left w:val="none" w:sz="0" w:space="0" w:color="auto"/>
            <w:bottom w:val="none" w:sz="0" w:space="0" w:color="auto"/>
            <w:right w:val="none" w:sz="0" w:space="0" w:color="auto"/>
          </w:divBdr>
          <w:divsChild>
            <w:div w:id="1988239324">
              <w:marLeft w:val="0"/>
              <w:marRight w:val="0"/>
              <w:marTop w:val="0"/>
              <w:marBottom w:val="0"/>
              <w:divBdr>
                <w:top w:val="none" w:sz="0" w:space="0" w:color="auto"/>
                <w:left w:val="none" w:sz="0" w:space="0" w:color="auto"/>
                <w:bottom w:val="none" w:sz="0" w:space="0" w:color="auto"/>
                <w:right w:val="none" w:sz="0" w:space="0" w:color="auto"/>
              </w:divBdr>
              <w:divsChild>
                <w:div w:id="249656605">
                  <w:marLeft w:val="0"/>
                  <w:marRight w:val="0"/>
                  <w:marTop w:val="0"/>
                  <w:marBottom w:val="0"/>
                  <w:divBdr>
                    <w:top w:val="none" w:sz="0" w:space="0" w:color="auto"/>
                    <w:left w:val="none" w:sz="0" w:space="0" w:color="auto"/>
                    <w:bottom w:val="none" w:sz="0" w:space="0" w:color="auto"/>
                    <w:right w:val="none" w:sz="0" w:space="0" w:color="auto"/>
                  </w:divBdr>
                  <w:divsChild>
                    <w:div w:id="1695768153">
                      <w:marLeft w:val="0"/>
                      <w:marRight w:val="0"/>
                      <w:marTop w:val="0"/>
                      <w:marBottom w:val="0"/>
                      <w:divBdr>
                        <w:top w:val="none" w:sz="0" w:space="0" w:color="auto"/>
                        <w:left w:val="none" w:sz="0" w:space="0" w:color="auto"/>
                        <w:bottom w:val="none" w:sz="0" w:space="0" w:color="auto"/>
                        <w:right w:val="none" w:sz="0" w:space="0" w:color="auto"/>
                      </w:divBdr>
                      <w:divsChild>
                        <w:div w:id="1172842918">
                          <w:marLeft w:val="0"/>
                          <w:marRight w:val="0"/>
                          <w:marTop w:val="0"/>
                          <w:marBottom w:val="0"/>
                          <w:divBdr>
                            <w:top w:val="none" w:sz="0" w:space="0" w:color="auto"/>
                            <w:left w:val="none" w:sz="0" w:space="0" w:color="auto"/>
                            <w:bottom w:val="none" w:sz="0" w:space="0" w:color="auto"/>
                            <w:right w:val="none" w:sz="0" w:space="0" w:color="auto"/>
                          </w:divBdr>
                          <w:divsChild>
                            <w:div w:id="1838614140">
                              <w:marLeft w:val="0"/>
                              <w:marRight w:val="0"/>
                              <w:marTop w:val="0"/>
                              <w:marBottom w:val="0"/>
                              <w:divBdr>
                                <w:top w:val="none" w:sz="0" w:space="0" w:color="auto"/>
                                <w:left w:val="none" w:sz="0" w:space="0" w:color="auto"/>
                                <w:bottom w:val="none" w:sz="0" w:space="0" w:color="auto"/>
                                <w:right w:val="none" w:sz="0" w:space="0" w:color="auto"/>
                              </w:divBdr>
                              <w:divsChild>
                                <w:div w:id="1610115159">
                                  <w:marLeft w:val="0"/>
                                  <w:marRight w:val="0"/>
                                  <w:marTop w:val="0"/>
                                  <w:marBottom w:val="0"/>
                                  <w:divBdr>
                                    <w:top w:val="none" w:sz="0" w:space="0" w:color="auto"/>
                                    <w:left w:val="none" w:sz="0" w:space="0" w:color="auto"/>
                                    <w:bottom w:val="none" w:sz="0" w:space="0" w:color="auto"/>
                                    <w:right w:val="none" w:sz="0" w:space="0" w:color="auto"/>
                                  </w:divBdr>
                                  <w:divsChild>
                                    <w:div w:id="1987582693">
                                      <w:marLeft w:val="0"/>
                                      <w:marRight w:val="0"/>
                                      <w:marTop w:val="0"/>
                                      <w:marBottom w:val="0"/>
                                      <w:divBdr>
                                        <w:top w:val="none" w:sz="0" w:space="0" w:color="auto"/>
                                        <w:left w:val="none" w:sz="0" w:space="0" w:color="auto"/>
                                        <w:bottom w:val="none" w:sz="0" w:space="0" w:color="auto"/>
                                        <w:right w:val="none" w:sz="0" w:space="0" w:color="auto"/>
                                      </w:divBdr>
                                      <w:divsChild>
                                        <w:div w:id="752555843">
                                          <w:marLeft w:val="0"/>
                                          <w:marRight w:val="0"/>
                                          <w:marTop w:val="0"/>
                                          <w:marBottom w:val="0"/>
                                          <w:divBdr>
                                            <w:top w:val="none" w:sz="0" w:space="0" w:color="auto"/>
                                            <w:left w:val="none" w:sz="0" w:space="0" w:color="auto"/>
                                            <w:bottom w:val="none" w:sz="0" w:space="0" w:color="auto"/>
                                            <w:right w:val="none" w:sz="0" w:space="0" w:color="auto"/>
                                          </w:divBdr>
                                          <w:divsChild>
                                            <w:div w:id="1582135112">
                                              <w:marLeft w:val="0"/>
                                              <w:marRight w:val="0"/>
                                              <w:marTop w:val="0"/>
                                              <w:marBottom w:val="0"/>
                                              <w:divBdr>
                                                <w:top w:val="none" w:sz="0" w:space="0" w:color="auto"/>
                                                <w:left w:val="none" w:sz="0" w:space="0" w:color="auto"/>
                                                <w:bottom w:val="none" w:sz="0" w:space="0" w:color="auto"/>
                                                <w:right w:val="none" w:sz="0" w:space="0" w:color="auto"/>
                                              </w:divBdr>
                                              <w:divsChild>
                                                <w:div w:id="107283245">
                                                  <w:marLeft w:val="0"/>
                                                  <w:marRight w:val="0"/>
                                                  <w:marTop w:val="0"/>
                                                  <w:marBottom w:val="0"/>
                                                  <w:divBdr>
                                                    <w:top w:val="none" w:sz="0" w:space="0" w:color="auto"/>
                                                    <w:left w:val="none" w:sz="0" w:space="0" w:color="auto"/>
                                                    <w:bottom w:val="none" w:sz="0" w:space="0" w:color="auto"/>
                                                    <w:right w:val="none" w:sz="0" w:space="0" w:color="auto"/>
                                                  </w:divBdr>
                                                  <w:divsChild>
                                                    <w:div w:id="11731441">
                                                      <w:marLeft w:val="0"/>
                                                      <w:marRight w:val="0"/>
                                                      <w:marTop w:val="0"/>
                                                      <w:marBottom w:val="0"/>
                                                      <w:divBdr>
                                                        <w:top w:val="none" w:sz="0" w:space="0" w:color="auto"/>
                                                        <w:left w:val="none" w:sz="0" w:space="0" w:color="auto"/>
                                                        <w:bottom w:val="none" w:sz="0" w:space="0" w:color="auto"/>
                                                        <w:right w:val="none" w:sz="0" w:space="0" w:color="auto"/>
                                                      </w:divBdr>
                                                      <w:divsChild>
                                                        <w:div w:id="1072119268">
                                                          <w:marLeft w:val="0"/>
                                                          <w:marRight w:val="0"/>
                                                          <w:marTop w:val="0"/>
                                                          <w:marBottom w:val="0"/>
                                                          <w:divBdr>
                                                            <w:top w:val="none" w:sz="0" w:space="0" w:color="auto"/>
                                                            <w:left w:val="none" w:sz="0" w:space="0" w:color="auto"/>
                                                            <w:bottom w:val="none" w:sz="0" w:space="0" w:color="auto"/>
                                                            <w:right w:val="none" w:sz="0" w:space="0" w:color="auto"/>
                                                          </w:divBdr>
                                                          <w:divsChild>
                                                            <w:div w:id="1618104501">
                                                              <w:marLeft w:val="0"/>
                                                              <w:marRight w:val="0"/>
                                                              <w:marTop w:val="0"/>
                                                              <w:marBottom w:val="0"/>
                                                              <w:divBdr>
                                                                <w:top w:val="none" w:sz="0" w:space="0" w:color="auto"/>
                                                                <w:left w:val="none" w:sz="0" w:space="0" w:color="auto"/>
                                                                <w:bottom w:val="none" w:sz="0" w:space="0" w:color="auto"/>
                                                                <w:right w:val="none" w:sz="0" w:space="0" w:color="auto"/>
                                                              </w:divBdr>
                                                              <w:divsChild>
                                                                <w:div w:id="1862234142">
                                                                  <w:marLeft w:val="0"/>
                                                                  <w:marRight w:val="0"/>
                                                                  <w:marTop w:val="0"/>
                                                                  <w:marBottom w:val="0"/>
                                                                  <w:divBdr>
                                                                    <w:top w:val="none" w:sz="0" w:space="0" w:color="auto"/>
                                                                    <w:left w:val="none" w:sz="0" w:space="0" w:color="auto"/>
                                                                    <w:bottom w:val="none" w:sz="0" w:space="0" w:color="auto"/>
                                                                    <w:right w:val="none" w:sz="0" w:space="0" w:color="auto"/>
                                                                  </w:divBdr>
                                                                  <w:divsChild>
                                                                    <w:div w:id="1145006681">
                                                                      <w:marLeft w:val="0"/>
                                                                      <w:marRight w:val="0"/>
                                                                      <w:marTop w:val="0"/>
                                                                      <w:marBottom w:val="0"/>
                                                                      <w:divBdr>
                                                                        <w:top w:val="none" w:sz="0" w:space="0" w:color="auto"/>
                                                                        <w:left w:val="none" w:sz="0" w:space="0" w:color="auto"/>
                                                                        <w:bottom w:val="none" w:sz="0" w:space="0" w:color="auto"/>
                                                                        <w:right w:val="none" w:sz="0" w:space="0" w:color="auto"/>
                                                                      </w:divBdr>
                                                                      <w:divsChild>
                                                                        <w:div w:id="871763965">
                                                                          <w:marLeft w:val="0"/>
                                                                          <w:marRight w:val="0"/>
                                                                          <w:marTop w:val="0"/>
                                                                          <w:marBottom w:val="0"/>
                                                                          <w:divBdr>
                                                                            <w:top w:val="none" w:sz="0" w:space="0" w:color="auto"/>
                                                                            <w:left w:val="none" w:sz="0" w:space="0" w:color="auto"/>
                                                                            <w:bottom w:val="none" w:sz="0" w:space="0" w:color="auto"/>
                                                                            <w:right w:val="none" w:sz="0" w:space="0" w:color="auto"/>
                                                                          </w:divBdr>
                                                                          <w:divsChild>
                                                                            <w:div w:id="708261523">
                                                                              <w:marLeft w:val="0"/>
                                                                              <w:marRight w:val="0"/>
                                                                              <w:marTop w:val="0"/>
                                                                              <w:marBottom w:val="0"/>
                                                                              <w:divBdr>
                                                                                <w:top w:val="none" w:sz="0" w:space="0" w:color="auto"/>
                                                                                <w:left w:val="none" w:sz="0" w:space="0" w:color="auto"/>
                                                                                <w:bottom w:val="none" w:sz="0" w:space="0" w:color="auto"/>
                                                                                <w:right w:val="none" w:sz="0" w:space="0" w:color="auto"/>
                                                                              </w:divBdr>
                                                                              <w:divsChild>
                                                                                <w:div w:id="1143153758">
                                                                                  <w:marLeft w:val="0"/>
                                                                                  <w:marRight w:val="0"/>
                                                                                  <w:marTop w:val="0"/>
                                                                                  <w:marBottom w:val="0"/>
                                                                                  <w:divBdr>
                                                                                    <w:top w:val="none" w:sz="0" w:space="0" w:color="auto"/>
                                                                                    <w:left w:val="none" w:sz="0" w:space="0" w:color="auto"/>
                                                                                    <w:bottom w:val="none" w:sz="0" w:space="0" w:color="auto"/>
                                                                                    <w:right w:val="none" w:sz="0" w:space="0" w:color="auto"/>
                                                                                  </w:divBdr>
                                                                                  <w:divsChild>
                                                                                    <w:div w:id="2024699444">
                                                                                      <w:marLeft w:val="0"/>
                                                                                      <w:marRight w:val="0"/>
                                                                                      <w:marTop w:val="0"/>
                                                                                      <w:marBottom w:val="0"/>
                                                                                      <w:divBdr>
                                                                                        <w:top w:val="none" w:sz="0" w:space="0" w:color="auto"/>
                                                                                        <w:left w:val="none" w:sz="0" w:space="0" w:color="auto"/>
                                                                                        <w:bottom w:val="none" w:sz="0" w:space="0" w:color="auto"/>
                                                                                        <w:right w:val="none" w:sz="0" w:space="0" w:color="auto"/>
                                                                                      </w:divBdr>
                                                                                      <w:divsChild>
                                                                                        <w:div w:id="2089419943">
                                                                                          <w:marLeft w:val="0"/>
                                                                                          <w:marRight w:val="0"/>
                                                                                          <w:marTop w:val="0"/>
                                                                                          <w:marBottom w:val="0"/>
                                                                                          <w:divBdr>
                                                                                            <w:top w:val="none" w:sz="0" w:space="0" w:color="auto"/>
                                                                                            <w:left w:val="none" w:sz="0" w:space="0" w:color="auto"/>
                                                                                            <w:bottom w:val="none" w:sz="0" w:space="0" w:color="auto"/>
                                                                                            <w:right w:val="none" w:sz="0" w:space="0" w:color="auto"/>
                                                                                          </w:divBdr>
                                                                                          <w:divsChild>
                                                                                            <w:div w:id="1413235166">
                                                                                              <w:marLeft w:val="0"/>
                                                                                              <w:marRight w:val="0"/>
                                                                                              <w:marTop w:val="0"/>
                                                                                              <w:marBottom w:val="0"/>
                                                                                              <w:divBdr>
                                                                                                <w:top w:val="none" w:sz="0" w:space="0" w:color="auto"/>
                                                                                                <w:left w:val="none" w:sz="0" w:space="0" w:color="auto"/>
                                                                                                <w:bottom w:val="none" w:sz="0" w:space="0" w:color="auto"/>
                                                                                                <w:right w:val="none" w:sz="0" w:space="0" w:color="auto"/>
                                                                                              </w:divBdr>
                                                                                              <w:divsChild>
                                                                                                <w:div w:id="1546060779">
                                                                                                  <w:marLeft w:val="0"/>
                                                                                                  <w:marRight w:val="0"/>
                                                                                                  <w:marTop w:val="0"/>
                                                                                                  <w:marBottom w:val="0"/>
                                                                                                  <w:divBdr>
                                                                                                    <w:top w:val="none" w:sz="0" w:space="0" w:color="auto"/>
                                                                                                    <w:left w:val="none" w:sz="0" w:space="0" w:color="auto"/>
                                                                                                    <w:bottom w:val="none" w:sz="0" w:space="0" w:color="auto"/>
                                                                                                    <w:right w:val="none" w:sz="0" w:space="0" w:color="auto"/>
                                                                                                  </w:divBdr>
                                                                                                  <w:divsChild>
                                                                                                    <w:div w:id="2121409140">
                                                                                                      <w:marLeft w:val="0"/>
                                                                                                      <w:marRight w:val="0"/>
                                                                                                      <w:marTop w:val="0"/>
                                                                                                      <w:marBottom w:val="0"/>
                                                                                                      <w:divBdr>
                                                                                                        <w:top w:val="none" w:sz="0" w:space="0" w:color="auto"/>
                                                                                                        <w:left w:val="none" w:sz="0" w:space="0" w:color="auto"/>
                                                                                                        <w:bottom w:val="none" w:sz="0" w:space="0" w:color="auto"/>
                                                                                                        <w:right w:val="none" w:sz="0" w:space="0" w:color="auto"/>
                                                                                                      </w:divBdr>
                                                                                                      <w:divsChild>
                                                                                                        <w:div w:id="1263105813">
                                                                                                          <w:marLeft w:val="0"/>
                                                                                                          <w:marRight w:val="0"/>
                                                                                                          <w:marTop w:val="0"/>
                                                                                                          <w:marBottom w:val="0"/>
                                                                                                          <w:divBdr>
                                                                                                            <w:top w:val="none" w:sz="0" w:space="0" w:color="auto"/>
                                                                                                            <w:left w:val="none" w:sz="0" w:space="0" w:color="auto"/>
                                                                                                            <w:bottom w:val="none" w:sz="0" w:space="0" w:color="auto"/>
                                                                                                            <w:right w:val="none" w:sz="0" w:space="0" w:color="auto"/>
                                                                                                          </w:divBdr>
                                                                                                          <w:divsChild>
                                                                                                            <w:div w:id="1255281807">
                                                                                                              <w:marLeft w:val="0"/>
                                                                                                              <w:marRight w:val="0"/>
                                                                                                              <w:marTop w:val="0"/>
                                                                                                              <w:marBottom w:val="0"/>
                                                                                                              <w:divBdr>
                                                                                                                <w:top w:val="none" w:sz="0" w:space="0" w:color="auto"/>
                                                                                                                <w:left w:val="none" w:sz="0" w:space="0" w:color="auto"/>
                                                                                                                <w:bottom w:val="none" w:sz="0" w:space="0" w:color="auto"/>
                                                                                                                <w:right w:val="none" w:sz="0" w:space="0" w:color="auto"/>
                                                                                                              </w:divBdr>
                                                                                                              <w:divsChild>
                                                                                                                <w:div w:id="123547967">
                                                                                                                  <w:marLeft w:val="0"/>
                                                                                                                  <w:marRight w:val="0"/>
                                                                                                                  <w:marTop w:val="0"/>
                                                                                                                  <w:marBottom w:val="0"/>
                                                                                                                  <w:divBdr>
                                                                                                                    <w:top w:val="none" w:sz="0" w:space="0" w:color="auto"/>
                                                                                                                    <w:left w:val="none" w:sz="0" w:space="0" w:color="auto"/>
                                                                                                                    <w:bottom w:val="none" w:sz="0" w:space="0" w:color="auto"/>
                                                                                                                    <w:right w:val="none" w:sz="0" w:space="0" w:color="auto"/>
                                                                                                                  </w:divBdr>
                                                                                                                  <w:divsChild>
                                                                                                                    <w:div w:id="757795207">
                                                                                                                      <w:marLeft w:val="0"/>
                                                                                                                      <w:marRight w:val="0"/>
                                                                                                                      <w:marTop w:val="0"/>
                                                                                                                      <w:marBottom w:val="0"/>
                                                                                                                      <w:divBdr>
                                                                                                                        <w:top w:val="none" w:sz="0" w:space="0" w:color="auto"/>
                                                                                                                        <w:left w:val="none" w:sz="0" w:space="0" w:color="auto"/>
                                                                                                                        <w:bottom w:val="none" w:sz="0" w:space="0" w:color="auto"/>
                                                                                                                        <w:right w:val="none" w:sz="0" w:space="0" w:color="auto"/>
                                                                                                                      </w:divBdr>
                                                                                                                      <w:divsChild>
                                                                                                                        <w:div w:id="2126195306">
                                                                                                                          <w:marLeft w:val="0"/>
                                                                                                                          <w:marRight w:val="0"/>
                                                                                                                          <w:marTop w:val="0"/>
                                                                                                                          <w:marBottom w:val="0"/>
                                                                                                                          <w:divBdr>
                                                                                                                            <w:top w:val="none" w:sz="0" w:space="0" w:color="auto"/>
                                                                                                                            <w:left w:val="none" w:sz="0" w:space="0" w:color="auto"/>
                                                                                                                            <w:bottom w:val="none" w:sz="0" w:space="0" w:color="auto"/>
                                                                                                                            <w:right w:val="none" w:sz="0" w:space="0" w:color="auto"/>
                                                                                                                          </w:divBdr>
                                                                                                                          <w:divsChild>
                                                                                                                            <w:div w:id="1471555667">
                                                                                                                              <w:marLeft w:val="0"/>
                                                                                                                              <w:marRight w:val="0"/>
                                                                                                                              <w:marTop w:val="0"/>
                                                                                                                              <w:marBottom w:val="0"/>
                                                                                                                              <w:divBdr>
                                                                                                                                <w:top w:val="none" w:sz="0" w:space="0" w:color="auto"/>
                                                                                                                                <w:left w:val="none" w:sz="0" w:space="0" w:color="auto"/>
                                                                                                                                <w:bottom w:val="none" w:sz="0" w:space="0" w:color="auto"/>
                                                                                                                                <w:right w:val="none" w:sz="0" w:space="0" w:color="auto"/>
                                                                                                                              </w:divBdr>
                                                                                                                              <w:divsChild>
                                                                                                                                <w:div w:id="14684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0208943">
      <w:bodyDiv w:val="1"/>
      <w:marLeft w:val="0"/>
      <w:marRight w:val="0"/>
      <w:marTop w:val="0"/>
      <w:marBottom w:val="0"/>
      <w:divBdr>
        <w:top w:val="none" w:sz="0" w:space="0" w:color="auto"/>
        <w:left w:val="none" w:sz="0" w:space="0" w:color="auto"/>
        <w:bottom w:val="none" w:sz="0" w:space="0" w:color="auto"/>
        <w:right w:val="none" w:sz="0" w:space="0" w:color="auto"/>
      </w:divBdr>
      <w:divsChild>
        <w:div w:id="1339239018">
          <w:marLeft w:val="0"/>
          <w:marRight w:val="0"/>
          <w:marTop w:val="0"/>
          <w:marBottom w:val="0"/>
          <w:divBdr>
            <w:top w:val="none" w:sz="0" w:space="0" w:color="auto"/>
            <w:left w:val="none" w:sz="0" w:space="0" w:color="auto"/>
            <w:bottom w:val="none" w:sz="0" w:space="0" w:color="auto"/>
            <w:right w:val="none" w:sz="0" w:space="0" w:color="auto"/>
          </w:divBdr>
        </w:div>
        <w:div w:id="1005131360">
          <w:marLeft w:val="0"/>
          <w:marRight w:val="0"/>
          <w:marTop w:val="0"/>
          <w:marBottom w:val="0"/>
          <w:divBdr>
            <w:top w:val="none" w:sz="0" w:space="0" w:color="auto"/>
            <w:left w:val="none" w:sz="0" w:space="0" w:color="auto"/>
            <w:bottom w:val="none" w:sz="0" w:space="0" w:color="auto"/>
            <w:right w:val="none" w:sz="0" w:space="0" w:color="auto"/>
          </w:divBdr>
        </w:div>
        <w:div w:id="1871339476">
          <w:marLeft w:val="0"/>
          <w:marRight w:val="0"/>
          <w:marTop w:val="0"/>
          <w:marBottom w:val="0"/>
          <w:divBdr>
            <w:top w:val="none" w:sz="0" w:space="0" w:color="auto"/>
            <w:left w:val="none" w:sz="0" w:space="0" w:color="auto"/>
            <w:bottom w:val="none" w:sz="0" w:space="0" w:color="auto"/>
            <w:right w:val="none" w:sz="0" w:space="0" w:color="auto"/>
          </w:divBdr>
        </w:div>
      </w:divsChild>
    </w:div>
    <w:div w:id="1761750997">
      <w:bodyDiv w:val="1"/>
      <w:marLeft w:val="0"/>
      <w:marRight w:val="0"/>
      <w:marTop w:val="0"/>
      <w:marBottom w:val="0"/>
      <w:divBdr>
        <w:top w:val="none" w:sz="0" w:space="0" w:color="auto"/>
        <w:left w:val="none" w:sz="0" w:space="0" w:color="auto"/>
        <w:bottom w:val="none" w:sz="0" w:space="0" w:color="auto"/>
        <w:right w:val="none" w:sz="0" w:space="0" w:color="auto"/>
      </w:divBdr>
    </w:div>
    <w:div w:id="1845902090">
      <w:bodyDiv w:val="1"/>
      <w:marLeft w:val="0"/>
      <w:marRight w:val="0"/>
      <w:marTop w:val="0"/>
      <w:marBottom w:val="0"/>
      <w:divBdr>
        <w:top w:val="none" w:sz="0" w:space="0" w:color="auto"/>
        <w:left w:val="none" w:sz="0" w:space="0" w:color="auto"/>
        <w:bottom w:val="none" w:sz="0" w:space="0" w:color="auto"/>
        <w:right w:val="none" w:sz="0" w:space="0" w:color="auto"/>
      </w:divBdr>
      <w:divsChild>
        <w:div w:id="1489783347">
          <w:marLeft w:val="547"/>
          <w:marRight w:val="0"/>
          <w:marTop w:val="0"/>
          <w:marBottom w:val="0"/>
          <w:divBdr>
            <w:top w:val="none" w:sz="0" w:space="0" w:color="auto"/>
            <w:left w:val="none" w:sz="0" w:space="0" w:color="auto"/>
            <w:bottom w:val="none" w:sz="0" w:space="0" w:color="auto"/>
            <w:right w:val="none" w:sz="0" w:space="0" w:color="auto"/>
          </w:divBdr>
        </w:div>
        <w:div w:id="1374228964">
          <w:marLeft w:val="547"/>
          <w:marRight w:val="0"/>
          <w:marTop w:val="0"/>
          <w:marBottom w:val="0"/>
          <w:divBdr>
            <w:top w:val="none" w:sz="0" w:space="0" w:color="auto"/>
            <w:left w:val="none" w:sz="0" w:space="0" w:color="auto"/>
            <w:bottom w:val="none" w:sz="0" w:space="0" w:color="auto"/>
            <w:right w:val="none" w:sz="0" w:space="0" w:color="auto"/>
          </w:divBdr>
        </w:div>
        <w:div w:id="1452626252">
          <w:marLeft w:val="547"/>
          <w:marRight w:val="0"/>
          <w:marTop w:val="0"/>
          <w:marBottom w:val="0"/>
          <w:divBdr>
            <w:top w:val="none" w:sz="0" w:space="0" w:color="auto"/>
            <w:left w:val="none" w:sz="0" w:space="0" w:color="auto"/>
            <w:bottom w:val="none" w:sz="0" w:space="0" w:color="auto"/>
            <w:right w:val="none" w:sz="0" w:space="0" w:color="auto"/>
          </w:divBdr>
        </w:div>
        <w:div w:id="2132242015">
          <w:marLeft w:val="547"/>
          <w:marRight w:val="0"/>
          <w:marTop w:val="0"/>
          <w:marBottom w:val="0"/>
          <w:divBdr>
            <w:top w:val="none" w:sz="0" w:space="0" w:color="auto"/>
            <w:left w:val="none" w:sz="0" w:space="0" w:color="auto"/>
            <w:bottom w:val="none" w:sz="0" w:space="0" w:color="auto"/>
            <w:right w:val="none" w:sz="0" w:space="0" w:color="auto"/>
          </w:divBdr>
        </w:div>
        <w:div w:id="668095871">
          <w:marLeft w:val="547"/>
          <w:marRight w:val="0"/>
          <w:marTop w:val="0"/>
          <w:marBottom w:val="0"/>
          <w:divBdr>
            <w:top w:val="none" w:sz="0" w:space="0" w:color="auto"/>
            <w:left w:val="none" w:sz="0" w:space="0" w:color="auto"/>
            <w:bottom w:val="none" w:sz="0" w:space="0" w:color="auto"/>
            <w:right w:val="none" w:sz="0" w:space="0" w:color="auto"/>
          </w:divBdr>
        </w:div>
        <w:div w:id="672874522">
          <w:marLeft w:val="547"/>
          <w:marRight w:val="0"/>
          <w:marTop w:val="0"/>
          <w:marBottom w:val="0"/>
          <w:divBdr>
            <w:top w:val="none" w:sz="0" w:space="0" w:color="auto"/>
            <w:left w:val="none" w:sz="0" w:space="0" w:color="auto"/>
            <w:bottom w:val="none" w:sz="0" w:space="0" w:color="auto"/>
            <w:right w:val="none" w:sz="0" w:space="0" w:color="auto"/>
          </w:divBdr>
        </w:div>
        <w:div w:id="143100479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hyperlink" Target="http://research.microsoft.com/en-us/projects/daytona/" TargetMode="Externa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yperlink" Target="http://hadoop.apache.org/hdfs/"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microsoft.com/office/2007/relationships/stylesWithEffects" Target="stylesWithEffect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D8805-4496-41A2-AB21-15276D5B22D0}">
  <ds:schemaRefs>
    <ds:schemaRef ds:uri="http://schemas.openxmlformats.org/officeDocument/2006/bibliography"/>
  </ds:schemaRefs>
</ds:datastoreItem>
</file>

<file path=customXml/itemProps2.xml><?xml version="1.0" encoding="utf-8"?>
<ds:datastoreItem xmlns:ds="http://schemas.openxmlformats.org/officeDocument/2006/customXml" ds:itemID="{3604F465-B31A-4AE8-B781-454EEA9E2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Pages>
  <Words>13645</Words>
  <Characters>77782</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Microsoft</Company>
  <LinksUpToDate>false</LinksUpToDate>
  <CharactersWithSpaces>91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20</cp:revision>
  <cp:lastPrinted>2013-11-19T09:11:00Z</cp:lastPrinted>
  <dcterms:created xsi:type="dcterms:W3CDTF">2013-11-19T08:15:00Z</dcterms:created>
  <dcterms:modified xsi:type="dcterms:W3CDTF">2013-11-19T09:14:00Z</dcterms:modified>
</cp:coreProperties>
</file>